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A85B78" w14:textId="77777777" w:rsidR="007729FA" w:rsidRDefault="007729FA" w:rsidP="007729FA">
      <w:pPr>
        <w:pStyle w:val="NoSpacing"/>
        <w:spacing w:line="480" w:lineRule="auto"/>
        <w:jc w:val="center"/>
      </w:pPr>
      <w:r>
        <w:t>BOSTON UNIVERSITY</w:t>
      </w:r>
    </w:p>
    <w:p w14:paraId="1BCA1810" w14:textId="77777777" w:rsidR="007729FA" w:rsidRDefault="007729FA" w:rsidP="007729FA">
      <w:pPr>
        <w:pStyle w:val="NoSpacing"/>
        <w:spacing w:line="480" w:lineRule="auto"/>
        <w:jc w:val="center"/>
      </w:pPr>
      <w:r>
        <w:t>SCHOOL OF MEDICINE</w:t>
      </w:r>
    </w:p>
    <w:p w14:paraId="3309CEE4" w14:textId="77777777" w:rsidR="007729FA" w:rsidRDefault="007729FA" w:rsidP="007729FA">
      <w:pPr>
        <w:pStyle w:val="NoSpacing"/>
        <w:spacing w:line="480" w:lineRule="auto"/>
        <w:jc w:val="center"/>
      </w:pPr>
    </w:p>
    <w:p w14:paraId="1A52D9B2" w14:textId="77777777" w:rsidR="007729FA" w:rsidRDefault="007729FA" w:rsidP="007729FA">
      <w:pPr>
        <w:pStyle w:val="NoSpacing"/>
        <w:spacing w:line="480" w:lineRule="auto"/>
        <w:jc w:val="center"/>
      </w:pPr>
    </w:p>
    <w:p w14:paraId="77764579" w14:textId="77777777" w:rsidR="007729FA" w:rsidRDefault="007729FA" w:rsidP="007729FA">
      <w:pPr>
        <w:pStyle w:val="NoSpacing"/>
        <w:spacing w:line="480" w:lineRule="auto"/>
        <w:jc w:val="center"/>
      </w:pPr>
    </w:p>
    <w:p w14:paraId="0F541B8F" w14:textId="77777777" w:rsidR="007729FA" w:rsidRDefault="007729FA" w:rsidP="007729FA">
      <w:pPr>
        <w:pStyle w:val="NoSpacing"/>
        <w:spacing w:line="480" w:lineRule="auto"/>
        <w:jc w:val="center"/>
      </w:pPr>
      <w:r>
        <w:t>Dissertation</w:t>
      </w:r>
    </w:p>
    <w:p w14:paraId="28B2064E" w14:textId="77777777" w:rsidR="007729FA" w:rsidRDefault="007729FA" w:rsidP="007729FA">
      <w:pPr>
        <w:pStyle w:val="NoSpacing"/>
        <w:spacing w:line="480" w:lineRule="auto"/>
        <w:jc w:val="center"/>
      </w:pPr>
    </w:p>
    <w:p w14:paraId="50A8B181" w14:textId="77777777" w:rsidR="007729FA" w:rsidRDefault="007729FA" w:rsidP="007729FA">
      <w:pPr>
        <w:pStyle w:val="NoSpacing"/>
        <w:spacing w:line="480" w:lineRule="auto"/>
        <w:jc w:val="center"/>
      </w:pPr>
    </w:p>
    <w:p w14:paraId="72AE9387" w14:textId="77777777" w:rsidR="007729FA" w:rsidRDefault="007729FA" w:rsidP="007729FA">
      <w:pPr>
        <w:pStyle w:val="NoSpacing"/>
        <w:spacing w:line="480" w:lineRule="auto"/>
        <w:jc w:val="center"/>
        <w:rPr>
          <w:b/>
        </w:rPr>
      </w:pPr>
      <w:r>
        <w:rPr>
          <w:b/>
        </w:rPr>
        <w:t>TITLE</w:t>
      </w:r>
    </w:p>
    <w:p w14:paraId="2E5E90F0" w14:textId="77777777" w:rsidR="007729FA" w:rsidRDefault="007729FA" w:rsidP="007729FA">
      <w:pPr>
        <w:pStyle w:val="NoSpacing"/>
        <w:spacing w:line="480" w:lineRule="auto"/>
        <w:jc w:val="center"/>
        <w:rPr>
          <w:b/>
        </w:rPr>
      </w:pPr>
    </w:p>
    <w:p w14:paraId="7CEB1A6E" w14:textId="77777777" w:rsidR="007729FA" w:rsidRDefault="007729FA" w:rsidP="007729FA">
      <w:pPr>
        <w:pStyle w:val="NoSpacing"/>
        <w:spacing w:line="480" w:lineRule="auto"/>
        <w:jc w:val="center"/>
        <w:rPr>
          <w:b/>
        </w:rPr>
      </w:pPr>
    </w:p>
    <w:p w14:paraId="6261E698" w14:textId="77777777" w:rsidR="007729FA" w:rsidRDefault="007729FA" w:rsidP="007729FA">
      <w:pPr>
        <w:pStyle w:val="NoSpacing"/>
        <w:spacing w:line="480" w:lineRule="auto"/>
        <w:jc w:val="center"/>
      </w:pPr>
    </w:p>
    <w:p w14:paraId="60D84024" w14:textId="77777777" w:rsidR="007729FA" w:rsidRDefault="007729FA" w:rsidP="007729FA">
      <w:pPr>
        <w:pStyle w:val="NoSpacing"/>
        <w:spacing w:line="480" w:lineRule="auto"/>
        <w:jc w:val="center"/>
      </w:pPr>
      <w:proofErr w:type="gramStart"/>
      <w:r>
        <w:t>by</w:t>
      </w:r>
      <w:proofErr w:type="gramEnd"/>
    </w:p>
    <w:p w14:paraId="632186A2" w14:textId="77777777" w:rsidR="007729FA" w:rsidRDefault="007729FA" w:rsidP="007729FA">
      <w:pPr>
        <w:pStyle w:val="NoSpacing"/>
        <w:spacing w:line="480" w:lineRule="auto"/>
        <w:jc w:val="center"/>
      </w:pPr>
    </w:p>
    <w:p w14:paraId="1836E1BA" w14:textId="77777777" w:rsidR="007729FA" w:rsidRDefault="007729FA" w:rsidP="007729FA">
      <w:pPr>
        <w:pStyle w:val="NoSpacing"/>
        <w:spacing w:line="480" w:lineRule="auto"/>
        <w:jc w:val="center"/>
      </w:pPr>
    </w:p>
    <w:p w14:paraId="0C7E4D21" w14:textId="77777777" w:rsidR="007729FA" w:rsidRDefault="007729FA" w:rsidP="007729FA">
      <w:pPr>
        <w:pStyle w:val="NoSpacing"/>
        <w:spacing w:line="480" w:lineRule="auto"/>
        <w:jc w:val="center"/>
        <w:rPr>
          <w:b/>
        </w:rPr>
      </w:pPr>
      <w:r>
        <w:rPr>
          <w:b/>
        </w:rPr>
        <w:t>WILLIAM MAU</w:t>
      </w:r>
    </w:p>
    <w:p w14:paraId="64619313" w14:textId="77777777" w:rsidR="007729FA" w:rsidRDefault="007729FA" w:rsidP="007729FA">
      <w:pPr>
        <w:pStyle w:val="NoSpacing"/>
        <w:spacing w:line="480" w:lineRule="auto"/>
        <w:jc w:val="center"/>
      </w:pPr>
      <w:r>
        <w:t>B.A., Cornell University, 2014</w:t>
      </w:r>
    </w:p>
    <w:p w14:paraId="0E542090" w14:textId="77777777" w:rsidR="007729FA" w:rsidRDefault="007729FA" w:rsidP="007729FA">
      <w:pPr>
        <w:pStyle w:val="NoSpacing"/>
        <w:spacing w:line="480" w:lineRule="auto"/>
        <w:jc w:val="center"/>
      </w:pPr>
    </w:p>
    <w:p w14:paraId="4C71F3ED" w14:textId="77777777" w:rsidR="007729FA" w:rsidRDefault="007729FA" w:rsidP="007729FA">
      <w:pPr>
        <w:pStyle w:val="NoSpacing"/>
        <w:spacing w:line="480" w:lineRule="auto"/>
        <w:jc w:val="center"/>
      </w:pPr>
    </w:p>
    <w:p w14:paraId="4AA7AD1B" w14:textId="77777777" w:rsidR="007729FA" w:rsidRDefault="007729FA" w:rsidP="007729FA">
      <w:pPr>
        <w:pStyle w:val="NoSpacing"/>
        <w:spacing w:line="480" w:lineRule="auto"/>
        <w:jc w:val="center"/>
      </w:pPr>
      <w:r>
        <w:t xml:space="preserve">Submitted in partial fulfillment of the </w:t>
      </w:r>
    </w:p>
    <w:p w14:paraId="1DA8AEC4" w14:textId="77777777" w:rsidR="007729FA" w:rsidRDefault="007729FA" w:rsidP="007729FA">
      <w:pPr>
        <w:pStyle w:val="NoSpacing"/>
        <w:spacing w:line="480" w:lineRule="auto"/>
        <w:jc w:val="center"/>
      </w:pPr>
      <w:r>
        <w:t>Requirements for the degree of</w:t>
      </w:r>
    </w:p>
    <w:p w14:paraId="6B455364" w14:textId="77777777" w:rsidR="007729FA" w:rsidRDefault="007729FA" w:rsidP="007729FA">
      <w:pPr>
        <w:pStyle w:val="NoSpacing"/>
        <w:spacing w:line="480" w:lineRule="auto"/>
        <w:jc w:val="center"/>
      </w:pPr>
      <w:r>
        <w:t>Doctor of Philosophy</w:t>
      </w:r>
    </w:p>
    <w:p w14:paraId="5D9D1A63" w14:textId="77777777" w:rsidR="007729FA" w:rsidRDefault="007729FA" w:rsidP="007729FA">
      <w:pPr>
        <w:pStyle w:val="NoSpacing"/>
        <w:spacing w:line="480" w:lineRule="auto"/>
        <w:jc w:val="center"/>
      </w:pPr>
      <w:r>
        <w:t>2019</w:t>
      </w:r>
    </w:p>
    <w:p w14:paraId="79FA1997" w14:textId="0CAC9A7A" w:rsidR="00D7766D" w:rsidRDefault="00E97F60" w:rsidP="00E97F60">
      <w:pPr>
        <w:pStyle w:val="NoSpacing"/>
        <w:jc w:val="center"/>
        <w:rPr>
          <w:b/>
        </w:rPr>
      </w:pPr>
      <w:r>
        <w:rPr>
          <w:b/>
        </w:rPr>
        <w:lastRenderedPageBreak/>
        <w:t>CHAPTER ONE</w:t>
      </w:r>
    </w:p>
    <w:p w14:paraId="4C4D20AC" w14:textId="77777777" w:rsidR="00E97F60" w:rsidRDefault="00E97F60" w:rsidP="00E97F60">
      <w:pPr>
        <w:pStyle w:val="NoSpacing"/>
        <w:jc w:val="center"/>
        <w:rPr>
          <w:b/>
        </w:rPr>
      </w:pPr>
    </w:p>
    <w:p w14:paraId="5E903EAC" w14:textId="0385156D" w:rsidR="00C92BF8" w:rsidRDefault="00C92BF8" w:rsidP="00E97F60">
      <w:pPr>
        <w:pStyle w:val="NoSpacing"/>
        <w:jc w:val="center"/>
        <w:rPr>
          <w:b/>
        </w:rPr>
      </w:pPr>
      <w:r>
        <w:rPr>
          <w:b/>
        </w:rPr>
        <w:t xml:space="preserve">The Hippocampal Formation, Amygdala, and </w:t>
      </w:r>
      <w:r w:rsidR="00A21019">
        <w:rPr>
          <w:b/>
        </w:rPr>
        <w:t>Associative</w:t>
      </w:r>
      <w:r>
        <w:rPr>
          <w:b/>
        </w:rPr>
        <w:t xml:space="preserve"> Memory</w:t>
      </w:r>
    </w:p>
    <w:p w14:paraId="32E52FF4" w14:textId="77777777" w:rsidR="00C92BF8" w:rsidRDefault="00C92BF8" w:rsidP="00E97F60">
      <w:pPr>
        <w:pStyle w:val="NoSpacing"/>
        <w:jc w:val="center"/>
        <w:rPr>
          <w:b/>
        </w:rPr>
      </w:pPr>
    </w:p>
    <w:p w14:paraId="1D6D8127" w14:textId="77777777" w:rsidR="00C92BF8" w:rsidRDefault="00C92BF8" w:rsidP="00C92BF8">
      <w:pPr>
        <w:pStyle w:val="NoSpacing"/>
        <w:spacing w:line="480" w:lineRule="auto"/>
        <w:jc w:val="center"/>
        <w:rPr>
          <w:b/>
        </w:rPr>
      </w:pPr>
      <w:r>
        <w:rPr>
          <w:b/>
        </w:rPr>
        <w:t>Introduction</w:t>
      </w:r>
    </w:p>
    <w:p w14:paraId="42CF2732" w14:textId="2A5CDC71" w:rsidR="00717285" w:rsidRDefault="00C92BF8" w:rsidP="00C92BF8">
      <w:pPr>
        <w:pStyle w:val="NoSpacing"/>
        <w:spacing w:line="480" w:lineRule="auto"/>
      </w:pPr>
      <w:r>
        <w:tab/>
      </w:r>
      <w:r w:rsidR="00546DDC">
        <w:t xml:space="preserve">One central function of a complex nervous system is to </w:t>
      </w:r>
      <w:r w:rsidR="0028625C">
        <w:t>perceive</w:t>
      </w:r>
      <w:r w:rsidR="00546DDC">
        <w:t xml:space="preserve"> </w:t>
      </w:r>
      <w:r w:rsidR="0028625C">
        <w:t>stimuli</w:t>
      </w:r>
      <w:r w:rsidR="00546DDC">
        <w:t xml:space="preserve"> from the external environment, perform internal computations, and output actions </w:t>
      </w:r>
      <w:r w:rsidR="00FA5715">
        <w:t>that</w:t>
      </w:r>
      <w:r w:rsidR="00546DDC">
        <w:t xml:space="preserve"> ensure survival. To do so, the brain must have machinery to store and retrieve that information </w:t>
      </w:r>
      <w:r w:rsidR="00A21019">
        <w:t>as well as</w:t>
      </w:r>
      <w:r w:rsidR="00546DDC">
        <w:t xml:space="preserve"> its associated behaviors. For example, a street mouse needs to remember where in the city it might find bountiful food scraps</w:t>
      </w:r>
      <w:r w:rsidR="00A21019">
        <w:t xml:space="preserve"> and seek them at appropriate times of day. The ability for an organism to learn and recall relationships such as these is called associative memory. Although other types of learning and memory exist, in this thesis, I will focus solely on</w:t>
      </w:r>
      <w:r w:rsidR="00717285">
        <w:t xml:space="preserve"> how</w:t>
      </w:r>
      <w:r w:rsidR="00A21019">
        <w:t xml:space="preserve"> associative </w:t>
      </w:r>
      <w:r w:rsidR="00717285">
        <w:t xml:space="preserve">and “episodic” memories are supported by structures in the temporal lobe. In particular, I will pay special attention to the hippocampal formation and the </w:t>
      </w:r>
      <w:proofErr w:type="spellStart"/>
      <w:r w:rsidR="00717285">
        <w:t>amygdalar</w:t>
      </w:r>
      <w:proofErr w:type="spellEnd"/>
      <w:r w:rsidR="00717285">
        <w:t xml:space="preserve"> complex. </w:t>
      </w:r>
    </w:p>
    <w:p w14:paraId="4D864038" w14:textId="325A7963" w:rsidR="00717285" w:rsidRDefault="00717285" w:rsidP="00C92BF8">
      <w:pPr>
        <w:pStyle w:val="NoSpacing"/>
        <w:spacing w:line="480" w:lineRule="auto"/>
      </w:pPr>
      <w:r>
        <w:tab/>
      </w:r>
    </w:p>
    <w:p w14:paraId="53EFAB06" w14:textId="6B8954EB" w:rsidR="00717285" w:rsidRPr="00717285" w:rsidRDefault="00717285" w:rsidP="00C92BF8">
      <w:pPr>
        <w:pStyle w:val="NoSpacing"/>
        <w:numPr>
          <w:ilvl w:val="1"/>
          <w:numId w:val="2"/>
        </w:numPr>
        <w:spacing w:line="480" w:lineRule="auto"/>
        <w:rPr>
          <w:b/>
        </w:rPr>
      </w:pPr>
      <w:r>
        <w:rPr>
          <w:b/>
        </w:rPr>
        <w:t xml:space="preserve">Historical considerations of the hippocampal formation and </w:t>
      </w:r>
      <w:proofErr w:type="spellStart"/>
      <w:r>
        <w:rPr>
          <w:b/>
        </w:rPr>
        <w:t>amygdalar</w:t>
      </w:r>
      <w:proofErr w:type="spellEnd"/>
      <w:r>
        <w:rPr>
          <w:b/>
        </w:rPr>
        <w:t xml:space="preserve"> complex in learning and memory</w:t>
      </w:r>
    </w:p>
    <w:p w14:paraId="52346F9C" w14:textId="77CF0512" w:rsidR="00594435" w:rsidRDefault="00717285" w:rsidP="0077736D">
      <w:pPr>
        <w:widowControl w:val="0"/>
        <w:autoSpaceDE w:val="0"/>
        <w:autoSpaceDN w:val="0"/>
        <w:adjustRightInd w:val="0"/>
        <w:spacing w:line="480" w:lineRule="auto"/>
        <w:ind w:firstLine="720"/>
      </w:pPr>
      <w:r>
        <w:t xml:space="preserve">One of the earliest theorists of human memory function was a German scientist named Richard </w:t>
      </w:r>
      <w:proofErr w:type="spellStart"/>
      <w:r>
        <w:t>Semon</w:t>
      </w:r>
      <w:proofErr w:type="spellEnd"/>
      <w:r>
        <w:t xml:space="preserve">. </w:t>
      </w:r>
      <w:r w:rsidR="0028625C">
        <w:t xml:space="preserve">He was one of the first thinkers to put forth the idea that memory resided on a physical substrate rather than </w:t>
      </w:r>
      <w:r w:rsidR="00594435">
        <w:t xml:space="preserve">in </w:t>
      </w:r>
      <w:r w:rsidR="0028625C">
        <w:t xml:space="preserve">the intangible psyche </w:t>
      </w:r>
      <w:r w:rsidR="0028625C">
        <w:fldChar w:fldCharType="begin" w:fldLock="1"/>
      </w:r>
      <w:r w:rsidR="001965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28625C">
        <w:fldChar w:fldCharType="separate"/>
      </w:r>
      <w:r w:rsidR="0019659B" w:rsidRPr="0019659B">
        <w:rPr>
          <w:noProof/>
        </w:rPr>
        <w:t>(Semon, 1921)</w:t>
      </w:r>
      <w:r w:rsidR="0028625C">
        <w:fldChar w:fldCharType="end"/>
      </w:r>
      <w:r w:rsidR="0028625C">
        <w:t>. Thus, he proposed the term “engram” as the physical manifestation of a memory</w:t>
      </w:r>
      <w:r w:rsidR="0035363E">
        <w:t xml:space="preserve"> trace</w:t>
      </w:r>
      <w:r w:rsidR="00594435">
        <w:t>, despite no apparent means for observing such an entity</w:t>
      </w:r>
      <w:r w:rsidR="0028625C">
        <w:t xml:space="preserve">. </w:t>
      </w:r>
      <w:r w:rsidR="0035363E">
        <w:t xml:space="preserve">Years later, the synaptic plasticity mechanisms endorsed by Donald </w:t>
      </w:r>
      <w:proofErr w:type="spellStart"/>
      <w:r w:rsidR="0035363E">
        <w:t>Hebb</w:t>
      </w:r>
      <w:proofErr w:type="spellEnd"/>
      <w:r w:rsidR="0035363E">
        <w:t xml:space="preserve"> </w:t>
      </w:r>
      <w:r w:rsidR="0035363E">
        <w:fldChar w:fldCharType="begin" w:fldLock="1"/>
      </w:r>
      <w:r w:rsidR="0019659B">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35363E">
        <w:fldChar w:fldCharType="separate"/>
      </w:r>
      <w:r w:rsidR="0019659B" w:rsidRPr="0019659B">
        <w:rPr>
          <w:noProof/>
        </w:rPr>
        <w:t>(Hebb, 1949)</w:t>
      </w:r>
      <w:r w:rsidR="0035363E">
        <w:fldChar w:fldCharType="end"/>
      </w:r>
      <w:r w:rsidR="0035363E">
        <w:t xml:space="preserve"> provided</w:t>
      </w:r>
      <w:r w:rsidR="00594435">
        <w:t xml:space="preserve"> the foundations for how an engram could form and exist, as a network of coactive neurons via potentiated connections. However, early attempts to localize the engram in the rat brain </w:t>
      </w:r>
      <w:r w:rsidR="00005CFB">
        <w:t>demonstrated its elusiveness</w:t>
      </w:r>
      <w:r w:rsidR="00594435">
        <w:t xml:space="preserve"> </w:t>
      </w:r>
      <w:r w:rsidR="00594435">
        <w:fldChar w:fldCharType="begin" w:fldLock="1"/>
      </w:r>
      <w:r w:rsidR="0019659B">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594435">
        <w:fldChar w:fldCharType="separate"/>
      </w:r>
      <w:r w:rsidR="0019659B" w:rsidRPr="0019659B">
        <w:rPr>
          <w:noProof/>
        </w:rPr>
        <w:t>(Lashley, 1950)</w:t>
      </w:r>
      <w:r w:rsidR="00594435">
        <w:fldChar w:fldCharType="end"/>
      </w:r>
      <w:r w:rsidR="00594435">
        <w:t xml:space="preserve">. </w:t>
      </w:r>
      <w:r w:rsidR="00005CFB">
        <w:t xml:space="preserve">A few years later, the </w:t>
      </w:r>
      <w:r w:rsidR="00005CFB">
        <w:lastRenderedPageBreak/>
        <w:t>neuropsychological patient H.M. attracted much attention after his medically mandated hippocampal resection left him with profound anterograde amnesia and temporally graded retrograde amnesia</w:t>
      </w:r>
      <w:r w:rsidR="00534E9C">
        <w:t xml:space="preserve"> despite retention of most other intellectual faculties</w:t>
      </w:r>
      <w:r w:rsidR="00005CFB">
        <w:t xml:space="preserve"> </w:t>
      </w:r>
      <w:r w:rsidR="00005CFB">
        <w:fldChar w:fldCharType="begin" w:fldLock="1"/>
      </w:r>
      <w:r w:rsidR="0019659B">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005CFB">
        <w:fldChar w:fldCharType="separate"/>
      </w:r>
      <w:r w:rsidR="0019659B" w:rsidRPr="0019659B">
        <w:rPr>
          <w:noProof/>
        </w:rPr>
        <w:t>(Scoville and Milner, 1957)</w:t>
      </w:r>
      <w:r w:rsidR="00005CFB">
        <w:fldChar w:fldCharType="end"/>
      </w:r>
      <w:r w:rsidR="00005CFB">
        <w:t xml:space="preserve">. </w:t>
      </w:r>
      <w:r w:rsidR="0077736D">
        <w:t xml:space="preserve">This serendipitous finding propelled the field into investigating the medial temporal lobe (MTL) as the brain’s center for episodic memory encoding. </w:t>
      </w:r>
    </w:p>
    <w:p w14:paraId="6AAAB269" w14:textId="1A996E23" w:rsidR="008153B4" w:rsidRDefault="00374DC8" w:rsidP="0077736D">
      <w:pPr>
        <w:widowControl w:val="0"/>
        <w:autoSpaceDE w:val="0"/>
        <w:autoSpaceDN w:val="0"/>
        <w:adjustRightInd w:val="0"/>
        <w:spacing w:line="480" w:lineRule="auto"/>
        <w:ind w:firstLine="720"/>
      </w:pPr>
      <w:r>
        <w:t xml:space="preserve">The investigations surrounding H.M. and related patients’ memory deficits </w:t>
      </w:r>
      <w:r w:rsidR="00C56751">
        <w:t xml:space="preserve">launched a search for an animal model </w:t>
      </w:r>
      <w:r w:rsidR="00561406">
        <w:t>of</w:t>
      </w:r>
      <w:r w:rsidR="00C56751">
        <w:t xml:space="preserve"> amnesia. It was eventually found that in nonhuman primates the MTL, but not the amygdala, was required for </w:t>
      </w:r>
      <w:r w:rsidR="008C4A0B">
        <w:t>normal</w:t>
      </w:r>
      <w:r w:rsidR="00561406">
        <w:t xml:space="preserve"> performance at a</w:t>
      </w:r>
      <w:r w:rsidR="00C56751">
        <w:t xml:space="preserve"> memory probe called the delayed non-match to sample task </w:t>
      </w:r>
      <w:r w:rsidR="00C56751">
        <w:fldChar w:fldCharType="begin" w:fldLock="1"/>
      </w:r>
      <w:r w:rsidR="0019659B">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00C56751">
        <w:fldChar w:fldCharType="separate"/>
      </w:r>
      <w:r w:rsidR="0019659B" w:rsidRPr="0019659B">
        <w:rPr>
          <w:noProof/>
        </w:rPr>
        <w:t>(Squire and Zola-Morgan, 1991)</w:t>
      </w:r>
      <w:r w:rsidR="00C56751">
        <w:fldChar w:fldCharType="end"/>
      </w:r>
      <w:r w:rsidR="00C56751">
        <w:t xml:space="preserve">. </w:t>
      </w:r>
      <w:r w:rsidR="00561406">
        <w:t>Instead</w:t>
      </w:r>
      <w:r w:rsidR="00C56751">
        <w:t xml:space="preserve">, the amygdala </w:t>
      </w:r>
      <w:r w:rsidR="00AB5C48">
        <w:t>is</w:t>
      </w:r>
      <w:r w:rsidR="00C56751">
        <w:t xml:space="preserve"> </w:t>
      </w:r>
      <w:r w:rsidR="00561406">
        <w:t xml:space="preserve">involved in “emotional” memory such as fear conditioning </w:t>
      </w:r>
      <w:r w:rsidR="00561406">
        <w:fldChar w:fldCharType="begin" w:fldLock="1"/>
      </w:r>
      <w:r w:rsidR="0019659B">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00561406">
        <w:fldChar w:fldCharType="separate"/>
      </w:r>
      <w:r w:rsidR="0019659B" w:rsidRPr="0019659B">
        <w:rPr>
          <w:noProof/>
        </w:rPr>
        <w:t>(Ledoux, 1995)</w:t>
      </w:r>
      <w:r w:rsidR="00561406">
        <w:fldChar w:fldCharType="end"/>
      </w:r>
      <w:r w:rsidR="00561406">
        <w:t xml:space="preserve"> and </w:t>
      </w:r>
      <w:r w:rsidR="00AB5C48">
        <w:t xml:space="preserve">facial </w:t>
      </w:r>
      <w:r w:rsidR="00561406">
        <w:t xml:space="preserve">recognition of fear in humans </w:t>
      </w:r>
      <w:r w:rsidR="00561406">
        <w:fldChar w:fldCharType="begin" w:fldLock="1"/>
      </w:r>
      <w:r w:rsidR="0019659B">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00561406">
        <w:fldChar w:fldCharType="separate"/>
      </w:r>
      <w:r w:rsidR="0019659B" w:rsidRPr="0019659B">
        <w:rPr>
          <w:noProof/>
        </w:rPr>
        <w:t>(Adolphs et al., 1994)</w:t>
      </w:r>
      <w:r w:rsidR="00561406">
        <w:fldChar w:fldCharType="end"/>
      </w:r>
      <w:r w:rsidR="00561406">
        <w:t xml:space="preserve">. </w:t>
      </w:r>
      <w:r w:rsidR="00AB5C48">
        <w:t xml:space="preserve">Thus, research on the amygdala has generally been focused on how it is involved in forming associations between environmental cues and aversive stimuli. </w:t>
      </w:r>
    </w:p>
    <w:p w14:paraId="0CED4B95" w14:textId="77777777" w:rsidR="00397399" w:rsidRDefault="00397399" w:rsidP="00397399">
      <w:pPr>
        <w:widowControl w:val="0"/>
        <w:autoSpaceDE w:val="0"/>
        <w:autoSpaceDN w:val="0"/>
        <w:adjustRightInd w:val="0"/>
        <w:spacing w:line="480" w:lineRule="auto"/>
      </w:pPr>
    </w:p>
    <w:p w14:paraId="38913141" w14:textId="7F98D5B7" w:rsidR="00397399" w:rsidRPr="00397399" w:rsidRDefault="00397399" w:rsidP="00397399">
      <w:pPr>
        <w:pStyle w:val="ListParagraph"/>
        <w:widowControl w:val="0"/>
        <w:numPr>
          <w:ilvl w:val="1"/>
          <w:numId w:val="2"/>
        </w:numPr>
        <w:autoSpaceDE w:val="0"/>
        <w:autoSpaceDN w:val="0"/>
        <w:adjustRightInd w:val="0"/>
        <w:spacing w:line="480" w:lineRule="auto"/>
        <w:rPr>
          <w:b/>
        </w:rPr>
      </w:pPr>
      <w:r w:rsidRPr="00397399">
        <w:rPr>
          <w:b/>
        </w:rPr>
        <w:t>Anatomical connections of the hippocampal formation</w:t>
      </w:r>
    </w:p>
    <w:p w14:paraId="241785C0" w14:textId="5987FF8D" w:rsidR="00C15A59" w:rsidRDefault="00100A54" w:rsidP="00397399">
      <w:pPr>
        <w:widowControl w:val="0"/>
        <w:autoSpaceDE w:val="0"/>
        <w:autoSpaceDN w:val="0"/>
        <w:adjustRightInd w:val="0"/>
        <w:spacing w:line="480" w:lineRule="auto"/>
        <w:ind w:firstLine="720"/>
      </w:pPr>
      <w:r>
        <w:t xml:space="preserve">The anatomy of the MTL has been thoroughly </w:t>
      </w:r>
      <w:r w:rsidR="00397399">
        <w:t xml:space="preserve">studied </w:t>
      </w:r>
      <w:r>
        <w:t xml:space="preserve">throughout the years </w:t>
      </w:r>
      <w:r w:rsidR="00397399">
        <w:t xml:space="preserve">and extensive literature exists on its connectivity within itself and </w:t>
      </w:r>
      <w:r w:rsidR="00B760FD">
        <w:t>between</w:t>
      </w:r>
      <w:r w:rsidR="00397399">
        <w:t xml:space="preserve"> other cortical and subcortical regions. </w:t>
      </w:r>
      <w:r w:rsidR="00B760FD">
        <w:t xml:space="preserve">In </w:t>
      </w:r>
      <w:r w:rsidR="008C4A0B">
        <w:t>rodents</w:t>
      </w:r>
      <w:r w:rsidR="00B760FD">
        <w:t xml:space="preserve">, the MTL consists of the hippocampal formation, </w:t>
      </w:r>
      <w:proofErr w:type="spellStart"/>
      <w:r w:rsidR="00B760FD">
        <w:t>entorhinal</w:t>
      </w:r>
      <w:proofErr w:type="spellEnd"/>
      <w:r w:rsidR="00B760FD">
        <w:t xml:space="preserve"> cortex (EC), </w:t>
      </w:r>
      <w:proofErr w:type="spellStart"/>
      <w:r w:rsidR="00B760FD">
        <w:t>perirhinal</w:t>
      </w:r>
      <w:proofErr w:type="spellEnd"/>
      <w:r w:rsidR="00B760FD">
        <w:t xml:space="preserve"> cortex, and </w:t>
      </w:r>
      <w:proofErr w:type="spellStart"/>
      <w:r w:rsidR="00B760FD">
        <w:t>postr</w:t>
      </w:r>
      <w:r w:rsidR="00C15A59">
        <w:t>hinal</w:t>
      </w:r>
      <w:proofErr w:type="spellEnd"/>
      <w:r w:rsidR="00C15A59">
        <w:t xml:space="preserve"> cortex. The hippocampus </w:t>
      </w:r>
      <w:r w:rsidR="00AB5C48">
        <w:t>is a laminated structure that</w:t>
      </w:r>
      <w:r w:rsidR="00C15A59">
        <w:t xml:space="preserve"> </w:t>
      </w:r>
      <w:r w:rsidR="00B760FD">
        <w:t xml:space="preserve">can be further subdivided into the </w:t>
      </w:r>
      <w:r w:rsidR="00C15A59">
        <w:t xml:space="preserve">dentate </w:t>
      </w:r>
      <w:proofErr w:type="spellStart"/>
      <w:r w:rsidR="00C15A59">
        <w:t>gyrus</w:t>
      </w:r>
      <w:proofErr w:type="spellEnd"/>
      <w:r w:rsidR="00C15A59">
        <w:t xml:space="preserve"> (DG) and </w:t>
      </w:r>
      <w:proofErr w:type="spellStart"/>
      <w:r w:rsidR="00B760FD">
        <w:t>Cornu</w:t>
      </w:r>
      <w:proofErr w:type="spellEnd"/>
      <w:r w:rsidR="00B760FD">
        <w:t xml:space="preserve"> </w:t>
      </w:r>
      <w:proofErr w:type="spellStart"/>
      <w:r w:rsidR="00B760FD">
        <w:t>Ammonis</w:t>
      </w:r>
      <w:proofErr w:type="spellEnd"/>
      <w:r w:rsidR="00B760FD">
        <w:t xml:space="preserve"> </w:t>
      </w:r>
      <w:r w:rsidR="00C15A59">
        <w:t xml:space="preserve">(CA) fields, CA1, CA2, and CA3. The output region of the hippocampus is the </w:t>
      </w:r>
      <w:proofErr w:type="spellStart"/>
      <w:r w:rsidR="00C15A59">
        <w:t>subicular</w:t>
      </w:r>
      <w:proofErr w:type="spellEnd"/>
      <w:r w:rsidR="00C15A59">
        <w:t xml:space="preserve"> complex, which is comprised of the </w:t>
      </w:r>
      <w:proofErr w:type="spellStart"/>
      <w:r w:rsidR="00C15A59">
        <w:t>subiculum</w:t>
      </w:r>
      <w:proofErr w:type="spellEnd"/>
      <w:r w:rsidR="00C15A59">
        <w:t xml:space="preserve"> proper, </w:t>
      </w:r>
      <w:proofErr w:type="spellStart"/>
      <w:r w:rsidR="00C15A59">
        <w:t>presubiculum</w:t>
      </w:r>
      <w:proofErr w:type="spellEnd"/>
      <w:r w:rsidR="00C15A59">
        <w:t xml:space="preserve">, and </w:t>
      </w:r>
      <w:proofErr w:type="spellStart"/>
      <w:r w:rsidR="00C15A59">
        <w:t>parasubiculum</w:t>
      </w:r>
      <w:proofErr w:type="spellEnd"/>
      <w:r w:rsidR="00C15A59">
        <w:t xml:space="preserve">. </w:t>
      </w:r>
    </w:p>
    <w:p w14:paraId="6DBE0153" w14:textId="6573E98C" w:rsidR="00594435" w:rsidRDefault="00C15A59" w:rsidP="00397399">
      <w:pPr>
        <w:widowControl w:val="0"/>
        <w:autoSpaceDE w:val="0"/>
        <w:autoSpaceDN w:val="0"/>
        <w:adjustRightInd w:val="0"/>
        <w:spacing w:line="480" w:lineRule="auto"/>
        <w:ind w:firstLine="720"/>
      </w:pPr>
      <w:r>
        <w:t xml:space="preserve">When referring to circuitry in the hippocampal formation, there are two canonical </w:t>
      </w:r>
      <w:r>
        <w:lastRenderedPageBreak/>
        <w:t>pathways originating from its primary input region, the EC. However, recent studies</w:t>
      </w:r>
      <w:r w:rsidR="00CC17B1">
        <w:t xml:space="preserve"> </w:t>
      </w:r>
      <w:r>
        <w:t xml:space="preserve">have </w:t>
      </w:r>
      <w:r w:rsidR="00B95A62">
        <w:t>uncovered</w:t>
      </w:r>
      <w:r w:rsidR="00CC17B1">
        <w:t xml:space="preserve"> novel </w:t>
      </w:r>
      <w:r w:rsidR="00B95A62">
        <w:t>connections</w:t>
      </w:r>
      <w:r w:rsidR="00CC17B1">
        <w:t xml:space="preserve"> that are just beginning to be investigated </w:t>
      </w:r>
      <w:r w:rsidR="00CC17B1">
        <w:fldChar w:fldCharType="begin" w:fldLock="1"/>
      </w:r>
      <w:r w:rsidR="00545DBD">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545DBD">
        <w:rPr>
          <w:rFonts w:hint="eastAsia"/>
        </w:rPr>
        <w:instrText>ory requires precise information processing by the entorhinal-hippocampal network. For several decades, the trisynaptic circuit entorhinal cortex layer II (ECII)</w:instrText>
      </w:r>
      <w:r w:rsidR="00545DBD">
        <w:rPr>
          <w:rFonts w:hint="eastAsia"/>
        </w:rPr>
        <w:instrText>→</w:instrText>
      </w:r>
      <w:r w:rsidR="00545DBD">
        <w:rPr>
          <w:rFonts w:hint="eastAsia"/>
        </w:rPr>
        <w:instrText>dentate gyrus</w:instrText>
      </w:r>
      <w:r w:rsidR="00545DBD">
        <w:rPr>
          <w:rFonts w:hint="eastAsia"/>
        </w:rPr>
        <w:instrText>→</w:instrText>
      </w:r>
      <w:r w:rsidR="00545DBD">
        <w:rPr>
          <w:rFonts w:hint="eastAsia"/>
        </w:rPr>
        <w:instrText>CA3</w:instrText>
      </w:r>
      <w:r w:rsidR="00545DBD">
        <w:rPr>
          <w:rFonts w:hint="eastAsia"/>
        </w:rPr>
        <w:instrText>→</w:instrText>
      </w:r>
      <w:r w:rsidR="00545DBD">
        <w:rPr>
          <w:rFonts w:hint="eastAsia"/>
        </w:rPr>
        <w:instrText>CA1 and the monosynaptic circuit ECIII</w:instrText>
      </w:r>
      <w:r w:rsidR="00545DBD">
        <w:rPr>
          <w:rFonts w:hint="eastAsia"/>
        </w:rPr>
        <w:instrText>→</w:instrText>
      </w:r>
      <w:r w:rsidR="00545DBD">
        <w:rPr>
          <w:rFonts w:hint="eastAsia"/>
        </w:rPr>
        <w:instrText>CA1 have been considered the primary</w:instrText>
      </w:r>
      <w:r w:rsidR="00545DBD">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CC17B1">
        <w:fldChar w:fldCharType="separate"/>
      </w:r>
      <w:r w:rsidR="00F33D78" w:rsidRPr="00F33D78">
        <w:rPr>
          <w:noProof/>
        </w:rPr>
        <w:t>(Kitamura et al., 2014; Kohara et al., 2014; Rajasethupathy et al., 2015; Witter, 1993)</w:t>
      </w:r>
      <w:r w:rsidR="00CC17B1">
        <w:fldChar w:fldCharType="end"/>
      </w:r>
      <w:r w:rsidR="00CC17B1">
        <w:t xml:space="preserve">. </w:t>
      </w:r>
      <w:r>
        <w:t xml:space="preserve">The first </w:t>
      </w:r>
      <w:r w:rsidR="00CC17B1">
        <w:t xml:space="preserve">canonical circuit </w:t>
      </w:r>
      <w:r>
        <w:t>is commonly referred to as the “</w:t>
      </w:r>
      <w:proofErr w:type="spellStart"/>
      <w:r>
        <w:t>trisynaptic</w:t>
      </w:r>
      <w:proofErr w:type="spellEnd"/>
      <w:r>
        <w:t xml:space="preserve"> loop”, where neurons from </w:t>
      </w:r>
      <w:r w:rsidR="00B76F00">
        <w:t>layer II of EC (ECII)</w:t>
      </w:r>
      <w:r w:rsidR="00CC17B1">
        <w:t xml:space="preserve"> project to granule cells in the DG, which in turn send </w:t>
      </w:r>
      <w:proofErr w:type="gramStart"/>
      <w:r w:rsidR="00B95A62">
        <w:t>axons</w:t>
      </w:r>
      <w:proofErr w:type="gramEnd"/>
      <w:r w:rsidR="00B95A62">
        <w:t xml:space="preserve"> called </w:t>
      </w:r>
      <w:r w:rsidR="00CC17B1">
        <w:t xml:space="preserve">mossy fibers to pyramidal cells in CA3. CA3 Schaffer collaterals then synapse onto CA1, which finally sends projections to </w:t>
      </w:r>
      <w:r w:rsidR="00B76F00">
        <w:t>layer V/VI of EC (ECV/VI)</w:t>
      </w:r>
      <w:r w:rsidR="00CC17B1">
        <w:t xml:space="preserve">. The second circuit, the </w:t>
      </w:r>
      <w:proofErr w:type="spellStart"/>
      <w:r w:rsidR="00CC17B1">
        <w:t>temporammonic</w:t>
      </w:r>
      <w:proofErr w:type="spellEnd"/>
      <w:r w:rsidR="00CC17B1">
        <w:t xml:space="preserve"> pathway,</w:t>
      </w:r>
      <w:r w:rsidR="00B76F00">
        <w:t xml:space="preserve"> is a monosynaptic pathway from layer III of EC (ECIII) </w:t>
      </w:r>
      <w:r w:rsidR="00CC17B1">
        <w:t xml:space="preserve">that synapses directly onto CA1. </w:t>
      </w:r>
    </w:p>
    <w:p w14:paraId="35B471F2" w14:textId="77777777" w:rsidR="00B95A62" w:rsidRDefault="00B95A62" w:rsidP="00397399">
      <w:pPr>
        <w:widowControl w:val="0"/>
        <w:autoSpaceDE w:val="0"/>
        <w:autoSpaceDN w:val="0"/>
        <w:adjustRightInd w:val="0"/>
        <w:spacing w:line="480" w:lineRule="auto"/>
        <w:ind w:firstLine="720"/>
      </w:pPr>
    </w:p>
    <w:p w14:paraId="68A9FA22" w14:textId="7FBEB1B7" w:rsidR="00FC2673" w:rsidRDefault="00FC2673" w:rsidP="00FC2673">
      <w:pPr>
        <w:pStyle w:val="ListParagraph"/>
        <w:widowControl w:val="0"/>
        <w:numPr>
          <w:ilvl w:val="2"/>
          <w:numId w:val="2"/>
        </w:numPr>
        <w:autoSpaceDE w:val="0"/>
        <w:autoSpaceDN w:val="0"/>
        <w:adjustRightInd w:val="0"/>
        <w:spacing w:line="480" w:lineRule="auto"/>
        <w:rPr>
          <w:i/>
        </w:rPr>
      </w:pPr>
      <w:r>
        <w:rPr>
          <w:i/>
        </w:rPr>
        <w:t xml:space="preserve">Dentate </w:t>
      </w:r>
      <w:proofErr w:type="spellStart"/>
      <w:r>
        <w:rPr>
          <w:i/>
        </w:rPr>
        <w:t>gyrus</w:t>
      </w:r>
      <w:proofErr w:type="spellEnd"/>
      <w:r>
        <w:rPr>
          <w:i/>
        </w:rPr>
        <w:t xml:space="preserve"> (DG)</w:t>
      </w:r>
    </w:p>
    <w:p w14:paraId="055EDE1C" w14:textId="3BAFC854" w:rsidR="00961C30" w:rsidRDefault="00FC2673" w:rsidP="002F1F84">
      <w:pPr>
        <w:widowControl w:val="0"/>
        <w:autoSpaceDE w:val="0"/>
        <w:autoSpaceDN w:val="0"/>
        <w:adjustRightInd w:val="0"/>
        <w:spacing w:line="480" w:lineRule="auto"/>
        <w:ind w:firstLine="480"/>
      </w:pPr>
      <w:r>
        <w:t>The</w:t>
      </w:r>
      <w:r w:rsidR="00961C30">
        <w:t xml:space="preserve"> principal cell type of the DG is the granule cell</w:t>
      </w:r>
      <w:r w:rsidR="00AE5D3D">
        <w:t xml:space="preserve">, which is </w:t>
      </w:r>
      <w:proofErr w:type="spellStart"/>
      <w:r w:rsidR="00AE5D3D">
        <w:t>glutamatergic</w:t>
      </w:r>
      <w:proofErr w:type="spellEnd"/>
      <w:r w:rsidR="00961C30">
        <w:t xml:space="preserve">. </w:t>
      </w:r>
      <w:r w:rsidR="008C4A0B">
        <w:t>These</w:t>
      </w:r>
      <w:r w:rsidR="00961C30">
        <w:t xml:space="preserve"> </w:t>
      </w:r>
      <w:r>
        <w:t xml:space="preserve">receive excitatory input from </w:t>
      </w:r>
      <w:r w:rsidR="00B76F00">
        <w:t>ECII</w:t>
      </w:r>
      <w:r w:rsidR="00F84463">
        <w:t xml:space="preserve">, a projection often referred to as the </w:t>
      </w:r>
      <w:proofErr w:type="spellStart"/>
      <w:r w:rsidR="00F84463">
        <w:t>perforant</w:t>
      </w:r>
      <w:proofErr w:type="spellEnd"/>
      <w:r w:rsidR="00F84463">
        <w:t xml:space="preserve"> path</w:t>
      </w:r>
      <w:r>
        <w:t xml:space="preserve">. </w:t>
      </w:r>
      <w:r w:rsidR="00961C30">
        <w:t xml:space="preserve">Granule cells are the only cell type in the DG that </w:t>
      </w:r>
      <w:r w:rsidR="00AE5D3D">
        <w:t>have</w:t>
      </w:r>
      <w:r w:rsidR="00961C30">
        <w:t xml:space="preserve"> axons leaving the DG to project to</w:t>
      </w:r>
      <w:r w:rsidR="00822246">
        <w:t xml:space="preserve"> CA3</w:t>
      </w:r>
      <w:r w:rsidR="00AE5D3D">
        <w:t>,</w:t>
      </w:r>
      <w:r w:rsidR="00822246">
        <w:t xml:space="preserve"> though contacts are also made onto DG mossy cells in the </w:t>
      </w:r>
      <w:proofErr w:type="spellStart"/>
      <w:r w:rsidR="00822246">
        <w:t>hilus</w:t>
      </w:r>
      <w:proofErr w:type="spellEnd"/>
      <w:r w:rsidR="00961C30">
        <w:t xml:space="preserve">. </w:t>
      </w:r>
      <w:r w:rsidR="002F1F84">
        <w:t xml:space="preserve">Until recently, it was thought that DG innervation halted at the CA3/CA2 border, but optogenetic studies have since found that granule cell mossy fibers also contact neurons in CA2 </w:t>
      </w:r>
      <w:r w:rsidR="002F1F84">
        <w:fldChar w:fldCharType="begin" w:fldLock="1"/>
      </w:r>
      <w:r w:rsidR="00B44524">
        <w:instrText>ADDIN CSL_CITATION {"citationItems":[{"id":"ITEM-1","itemData":{"DOI":"10.1038/nn.3614","ISSN":"1097-6256","PMID":"24336151","abstract":"The formation and recall of episodic memory requires precise information processing by the entorhinal-hippocampal netw</w:instrText>
      </w:r>
      <w:r w:rsidR="00B44524">
        <w:rPr>
          <w:rFonts w:hint="eastAsia"/>
        </w:rPr>
        <w:instrText>ork. For several decades, the trisynaptic circuit entorhinal cortex layer II (ECII)</w:instrText>
      </w:r>
      <w:r w:rsidR="00B44524">
        <w:rPr>
          <w:rFonts w:hint="eastAsia"/>
        </w:rPr>
        <w:instrText>→</w:instrText>
      </w:r>
      <w:r w:rsidR="00B44524">
        <w:rPr>
          <w:rFonts w:hint="eastAsia"/>
        </w:rPr>
        <w:instrText>dentate gyrus</w:instrText>
      </w:r>
      <w:r w:rsidR="00B44524">
        <w:rPr>
          <w:rFonts w:hint="eastAsia"/>
        </w:rPr>
        <w:instrText>→</w:instrText>
      </w:r>
      <w:r w:rsidR="00B44524">
        <w:rPr>
          <w:rFonts w:hint="eastAsia"/>
        </w:rPr>
        <w:instrText>CA3</w:instrText>
      </w:r>
      <w:r w:rsidR="00B44524">
        <w:rPr>
          <w:rFonts w:hint="eastAsia"/>
        </w:rPr>
        <w:instrText>→</w:instrText>
      </w:r>
      <w:r w:rsidR="00B44524">
        <w:rPr>
          <w:rFonts w:hint="eastAsia"/>
        </w:rPr>
        <w:instrText>CA1 and the monosynaptic circuit ECIII</w:instrText>
      </w:r>
      <w:r w:rsidR="00B44524">
        <w:rPr>
          <w:rFonts w:hint="eastAsia"/>
        </w:rPr>
        <w:instrText>→</w:instrText>
      </w:r>
      <w:r w:rsidR="00B44524">
        <w:rPr>
          <w:rFonts w:hint="eastAsia"/>
        </w:rPr>
        <w:instrText>CA1 have been considered the primary substrates of the network responsible for learning and memory. Circuits linke</w:instrText>
      </w:r>
      <w:r w:rsidR="00B44524">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2F1F84">
        <w:fldChar w:fldCharType="separate"/>
      </w:r>
      <w:r w:rsidR="002F1F84" w:rsidRPr="002F1F84">
        <w:rPr>
          <w:noProof/>
        </w:rPr>
        <w:t>(Kohara et al., 2014)</w:t>
      </w:r>
      <w:r w:rsidR="002F1F84">
        <w:fldChar w:fldCharType="end"/>
      </w:r>
      <w:r w:rsidR="002F1F84">
        <w:t>. Another major cell type in the DG is the mossy cell, which is</w:t>
      </w:r>
      <w:r w:rsidR="008D324E">
        <w:t xml:space="preserve"> large and send</w:t>
      </w:r>
      <w:r w:rsidR="002F1F84">
        <w:t>s</w:t>
      </w:r>
      <w:r w:rsidR="008D324E">
        <w:t xml:space="preserve"> axons exclusively to the contralateral DG</w:t>
      </w:r>
      <w:r w:rsidR="00AD73B0">
        <w:t xml:space="preserve"> onto granule cells</w:t>
      </w:r>
      <w:r w:rsidR="008D324E">
        <w:t xml:space="preserve">. </w:t>
      </w:r>
      <w:r w:rsidR="00822246">
        <w:t xml:space="preserve">The </w:t>
      </w:r>
      <w:r w:rsidR="008C4A0B">
        <w:t>remaining</w:t>
      </w:r>
      <w:r w:rsidR="00822246">
        <w:t xml:space="preserve"> cell types in the DG are a heterogeneous population of </w:t>
      </w:r>
      <w:proofErr w:type="spellStart"/>
      <w:r w:rsidR="00AE5D3D">
        <w:t>GABAergic</w:t>
      </w:r>
      <w:proofErr w:type="spellEnd"/>
      <w:r w:rsidR="00AE5D3D">
        <w:t xml:space="preserve"> </w:t>
      </w:r>
      <w:r w:rsidR="00822246">
        <w:t xml:space="preserve">interneurons that have various axonal </w:t>
      </w:r>
      <w:r w:rsidR="00AE5D3D">
        <w:t xml:space="preserve">ramification patterns onto distributed domains of postsynaptic granule </w:t>
      </w:r>
      <w:r w:rsidR="003B271A">
        <w:t xml:space="preserve">and mossy </w:t>
      </w:r>
      <w:r w:rsidR="00AE5D3D">
        <w:t xml:space="preserve">cells.  </w:t>
      </w:r>
    </w:p>
    <w:p w14:paraId="5FCE1313" w14:textId="3BA94C17" w:rsidR="00FC2673" w:rsidRDefault="00F84463" w:rsidP="00F35177">
      <w:pPr>
        <w:widowControl w:val="0"/>
        <w:autoSpaceDE w:val="0"/>
        <w:autoSpaceDN w:val="0"/>
        <w:adjustRightInd w:val="0"/>
        <w:spacing w:line="480" w:lineRule="auto"/>
        <w:ind w:firstLine="480"/>
      </w:pPr>
      <w:r>
        <w:t xml:space="preserve">The DG is known for its sparse activity and for being one of few </w:t>
      </w:r>
      <w:r w:rsidR="006C5897">
        <w:t xml:space="preserve">brain </w:t>
      </w:r>
      <w:r>
        <w:t>regions that exhibit adult neurogenesis</w:t>
      </w:r>
      <w:r w:rsidR="006C5897">
        <w:t xml:space="preserve"> </w:t>
      </w:r>
      <w:r w:rsidR="006C5897">
        <w:fldChar w:fldCharType="begin" w:fldLock="1"/>
      </w:r>
      <w:r w:rsidR="0019659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6C5897">
        <w:fldChar w:fldCharType="separate"/>
      </w:r>
      <w:r w:rsidR="0019659B" w:rsidRPr="0019659B">
        <w:rPr>
          <w:noProof/>
        </w:rPr>
        <w:t>(Gonçalves et al., 2016; Jung and McNaughton, 1993)</w:t>
      </w:r>
      <w:r w:rsidR="006C5897">
        <w:fldChar w:fldCharType="end"/>
      </w:r>
      <w:r>
        <w:t xml:space="preserve">. These features are thought to </w:t>
      </w:r>
      <w:r w:rsidR="006C5897">
        <w:t xml:space="preserve">synergistically </w:t>
      </w:r>
      <w:r>
        <w:t xml:space="preserve">support “pattern separation”, or the </w:t>
      </w:r>
      <w:r w:rsidR="006C5897">
        <w:t xml:space="preserve">neural </w:t>
      </w:r>
      <w:proofErr w:type="spellStart"/>
      <w:r>
        <w:t>orthogonalization</w:t>
      </w:r>
      <w:proofErr w:type="spellEnd"/>
      <w:r>
        <w:t xml:space="preserve"> of similar </w:t>
      </w:r>
      <w:r>
        <w:lastRenderedPageBreak/>
        <w:t xml:space="preserve">events </w:t>
      </w:r>
      <w:r w:rsidR="006C5897">
        <w:fldChar w:fldCharType="begin" w:fldLock="1"/>
      </w:r>
      <w:r w:rsidR="00470891">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6C5897">
        <w:fldChar w:fldCharType="separate"/>
      </w:r>
      <w:r w:rsidR="00B612E9" w:rsidRPr="00B612E9">
        <w:rPr>
          <w:noProof/>
        </w:rPr>
        <w:t>(Leutgeb et al., 2007; Neunuebel and Knierim, 2014; Yassa and Stark, 2011)</w:t>
      </w:r>
      <w:r w:rsidR="006C5897">
        <w:fldChar w:fldCharType="end"/>
      </w:r>
      <w:r w:rsidR="006C5897">
        <w:t xml:space="preserve">. Recently, two-photon imaging experiments in the DG found evidence for a pattern separation mechanism </w:t>
      </w:r>
      <w:r w:rsidR="0019659B">
        <w:t xml:space="preserve">supported by mossy cells and adult-born granule cells </w:t>
      </w:r>
      <w:r w:rsidR="0019659B">
        <w:fldChar w:fldCharType="begin" w:fldLock="1"/>
      </w:r>
      <w:r w:rsidR="00272BC9">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19659B">
        <w:fldChar w:fldCharType="separate"/>
      </w:r>
      <w:r w:rsidR="00272BC9" w:rsidRPr="00272BC9">
        <w:rPr>
          <w:noProof/>
        </w:rPr>
        <w:t>(Danielson et al., 2016a, 2017)</w:t>
      </w:r>
      <w:r w:rsidR="0019659B">
        <w:fldChar w:fldCharType="end"/>
      </w:r>
      <w:r w:rsidR="0019659B">
        <w:t xml:space="preserve">. </w:t>
      </w:r>
      <w:r w:rsidR="000E453B">
        <w:t xml:space="preserve">In a general sense, information from cortical inputs may be parsed by the DG into discrete events to then be funneled into CA3 for additional processing. </w:t>
      </w:r>
    </w:p>
    <w:p w14:paraId="032B0380" w14:textId="77777777" w:rsidR="00A66B20" w:rsidRPr="008A2116" w:rsidRDefault="00A66B20" w:rsidP="00F35177">
      <w:pPr>
        <w:widowControl w:val="0"/>
        <w:autoSpaceDE w:val="0"/>
        <w:autoSpaceDN w:val="0"/>
        <w:adjustRightInd w:val="0"/>
        <w:spacing w:line="480" w:lineRule="auto"/>
        <w:ind w:firstLine="480"/>
      </w:pPr>
    </w:p>
    <w:p w14:paraId="6684297A" w14:textId="5F608FFD" w:rsidR="00B95A62" w:rsidRDefault="00B95A62" w:rsidP="00B95A62">
      <w:pPr>
        <w:pStyle w:val="ListParagraph"/>
        <w:widowControl w:val="0"/>
        <w:numPr>
          <w:ilvl w:val="2"/>
          <w:numId w:val="2"/>
        </w:numPr>
        <w:autoSpaceDE w:val="0"/>
        <w:autoSpaceDN w:val="0"/>
        <w:adjustRightInd w:val="0"/>
        <w:spacing w:line="480" w:lineRule="auto"/>
        <w:rPr>
          <w:i/>
        </w:rPr>
      </w:pPr>
      <w:r w:rsidRPr="00B95A62">
        <w:rPr>
          <w:i/>
        </w:rPr>
        <w:t>CA3</w:t>
      </w:r>
    </w:p>
    <w:p w14:paraId="4B256878" w14:textId="0BA5F749" w:rsidR="0019659B" w:rsidRDefault="0019659B" w:rsidP="0019659B">
      <w:pPr>
        <w:widowControl w:val="0"/>
        <w:autoSpaceDE w:val="0"/>
        <w:autoSpaceDN w:val="0"/>
        <w:adjustRightInd w:val="0"/>
        <w:spacing w:line="480" w:lineRule="auto"/>
        <w:ind w:firstLine="720"/>
      </w:pPr>
      <w:r>
        <w:t xml:space="preserve">From the DG, mossy fibers synapse onto pyramidal cells of CA3, though there is also a direct EC-CA3 projection </w:t>
      </w:r>
      <w:r>
        <w:fldChar w:fldCharType="begin" w:fldLock="1"/>
      </w:r>
      <w:r w:rsidR="00A66B20">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fldChar w:fldCharType="separate"/>
      </w:r>
      <w:r w:rsidRPr="0019659B">
        <w:rPr>
          <w:noProof/>
        </w:rPr>
        <w:t>(van Strien et al., 2009)</w:t>
      </w:r>
      <w:r>
        <w:fldChar w:fldCharType="end"/>
      </w:r>
      <w:r w:rsidR="00A0271D">
        <w:t xml:space="preserve"> as well as </w:t>
      </w:r>
      <w:r w:rsidR="00135DA1">
        <w:t>inhibitory synapses</w:t>
      </w:r>
      <w:r w:rsidR="00A0271D">
        <w:t xml:space="preserve"> from local interneurons</w:t>
      </w:r>
      <w:r>
        <w:t>.</w:t>
      </w:r>
      <w:r w:rsidR="00A66B20">
        <w:t xml:space="preserve"> DG-CA3 mossy fiber </w:t>
      </w:r>
      <w:proofErr w:type="spellStart"/>
      <w:r w:rsidR="000E453B">
        <w:t>boutons</w:t>
      </w:r>
      <w:proofErr w:type="spellEnd"/>
      <w:r w:rsidR="00A66B20">
        <w:t xml:space="preserve"> are uncharacteristically large and </w:t>
      </w:r>
      <w:r w:rsidR="000E453B">
        <w:t xml:space="preserve">their contacts </w:t>
      </w:r>
      <w:r w:rsidR="00A66B20">
        <w:t xml:space="preserve">are known as “detonator synapses” for their ability to reliably discharge the postsynaptic cell in the absence of dendritic summation from other </w:t>
      </w:r>
      <w:r w:rsidR="000E453B">
        <w:t>compartments</w:t>
      </w:r>
      <w:r w:rsidR="00A66B20">
        <w:t xml:space="preserve"> </w:t>
      </w:r>
      <w:r w:rsidR="00A66B20">
        <w:fldChar w:fldCharType="begin" w:fldLock="1"/>
      </w:r>
      <w:r w:rsidR="000E453B">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66B20">
        <w:fldChar w:fldCharType="separate"/>
      </w:r>
      <w:r w:rsidR="00A66B20" w:rsidRPr="00A66B20">
        <w:rPr>
          <w:noProof/>
        </w:rPr>
        <w:t>(Henze et al., 2002)</w:t>
      </w:r>
      <w:r w:rsidR="00A66B20">
        <w:fldChar w:fldCharType="end"/>
      </w:r>
      <w:r w:rsidR="00A66B20">
        <w:t xml:space="preserve">. </w:t>
      </w:r>
      <w:r w:rsidR="000E453B">
        <w:t>Thus, mossy fibers inputs from DG</w:t>
      </w:r>
      <w:r w:rsidR="00D94B43">
        <w:t xml:space="preserve"> into CA3</w:t>
      </w:r>
      <w:r w:rsidR="000E453B">
        <w:t xml:space="preserve"> have been hypothesized to serve as an unmitigated source of depolarization necessary for synaptic strengthening </w:t>
      </w:r>
      <w:r w:rsidR="00D94B43">
        <w:t xml:space="preserve">between DG and CA3 </w:t>
      </w:r>
      <w:r w:rsidR="000E453B">
        <w:fldChar w:fldCharType="begin" w:fldLock="1"/>
      </w:r>
      <w:r w:rsidR="00576A26">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576A26">
        <w:rPr>
          <w:rFonts w:ascii="Monaco" w:hAnsi="Monaco" w:cs="Monaco"/>
        </w:rPr>
        <w:instrText>∗</w:instrText>
      </w:r>
      <w:r w:rsidR="00576A26">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0E453B">
        <w:fldChar w:fldCharType="separate"/>
      </w:r>
      <w:r w:rsidR="000E453B" w:rsidRPr="000E453B">
        <w:rPr>
          <w:noProof/>
        </w:rPr>
        <w:t>(McNaughton and Morris, 1987)</w:t>
      </w:r>
      <w:r w:rsidR="000E453B">
        <w:fldChar w:fldCharType="end"/>
      </w:r>
      <w:r w:rsidR="000E453B">
        <w:t xml:space="preserve">. </w:t>
      </w:r>
    </w:p>
    <w:p w14:paraId="2123D7EF" w14:textId="1A309647" w:rsidR="000E453B" w:rsidRPr="00632CB4" w:rsidRDefault="00D94B43" w:rsidP="0019659B">
      <w:pPr>
        <w:widowControl w:val="0"/>
        <w:autoSpaceDE w:val="0"/>
        <w:autoSpaceDN w:val="0"/>
        <w:adjustRightInd w:val="0"/>
        <w:spacing w:line="480" w:lineRule="auto"/>
        <w:ind w:firstLine="720"/>
      </w:pPr>
      <w:r>
        <w:t xml:space="preserve">CA3 itself is widely acknowledged to have bountiful </w:t>
      </w:r>
      <w:r w:rsidR="00B612E9">
        <w:t xml:space="preserve">excitatory </w:t>
      </w:r>
      <w:proofErr w:type="spellStart"/>
      <w:r>
        <w:t>autoassociative</w:t>
      </w:r>
      <w:proofErr w:type="spellEnd"/>
      <w:r>
        <w:t xml:space="preserve"> connections</w:t>
      </w:r>
      <w:r w:rsidR="00B612E9">
        <w:t xml:space="preserve"> originating</w:t>
      </w:r>
      <w:r w:rsidR="00AD73B0">
        <w:t xml:space="preserve"> from both </w:t>
      </w:r>
      <w:proofErr w:type="spellStart"/>
      <w:r w:rsidR="00AD73B0">
        <w:t>ipsilateral</w:t>
      </w:r>
      <w:proofErr w:type="spellEnd"/>
      <w:r w:rsidR="00AD73B0">
        <w:t xml:space="preserve"> and contralateral CA3 (via the hippocampal commissure). This feature is </w:t>
      </w:r>
      <w:r w:rsidR="00576A26">
        <w:t xml:space="preserve">believed to support episodic memory through an </w:t>
      </w:r>
      <w:proofErr w:type="spellStart"/>
      <w:r w:rsidR="00576A26">
        <w:t>autoassociative</w:t>
      </w:r>
      <w:proofErr w:type="spellEnd"/>
      <w:r w:rsidR="00576A26">
        <w:t xml:space="preserve"> network possibly involving neuronal sequences </w:t>
      </w:r>
      <w:r w:rsidR="00576A26">
        <w:fldChar w:fldCharType="begin" w:fldLock="1"/>
      </w:r>
      <w:r w:rsidR="00576A26">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576A26">
        <w:fldChar w:fldCharType="separate"/>
      </w:r>
      <w:r w:rsidR="00576A26" w:rsidRPr="00576A26">
        <w:rPr>
          <w:noProof/>
        </w:rPr>
        <w:t>(Levy, 1996; Rolls, 1996; Salz et al., 2016)</w:t>
      </w:r>
      <w:r w:rsidR="00576A26">
        <w:fldChar w:fldCharType="end"/>
      </w:r>
      <w:r w:rsidR="00576A26">
        <w:t>. The theory suggests that the highly recurrent connectivity of CA3 is conducive for establishing a synaptic matrix that would enable retrieval of a detailed representation given minimal input. Thus, a small cue could trigger the recall of a larger memory</w:t>
      </w:r>
      <w:r w:rsidR="00AE1FD0">
        <w:t xml:space="preserve">, a process called pattern completion </w:t>
      </w:r>
      <w:r w:rsidR="00AE1FD0">
        <w:fldChar w:fldCharType="begin" w:fldLock="1"/>
      </w:r>
      <w:r w:rsidR="00B612E9">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E1FD0">
        <w:fldChar w:fldCharType="separate"/>
      </w:r>
      <w:r w:rsidR="00AE1FD0" w:rsidRPr="00AE1FD0">
        <w:rPr>
          <w:noProof/>
        </w:rPr>
        <w:t>(Rolls, 1996; Treves and Rolls, 1994)</w:t>
      </w:r>
      <w:r w:rsidR="00AE1FD0">
        <w:fldChar w:fldCharType="end"/>
      </w:r>
      <w:r w:rsidR="00B612E9">
        <w:t xml:space="preserve">. It has been recently discovered that CA3-CA3 synapses </w:t>
      </w:r>
      <w:r w:rsidR="00B612E9">
        <w:lastRenderedPageBreak/>
        <w:t xml:space="preserve">have </w:t>
      </w:r>
      <w:r w:rsidR="008C4A0B">
        <w:t>unusually large</w:t>
      </w:r>
      <w:r w:rsidR="00B612E9">
        <w:t xml:space="preserve"> plasticity </w:t>
      </w:r>
      <w:r w:rsidR="008C4A0B">
        <w:t>windows</w:t>
      </w:r>
      <w:r w:rsidR="00B612E9">
        <w:t xml:space="preserve"> which may support a specialized role of this circuit for associative recall </w:t>
      </w:r>
      <w:r w:rsidR="00B612E9">
        <w:fldChar w:fldCharType="begin" w:fldLock="1"/>
      </w:r>
      <w:r w:rsidR="00B612E9">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B612E9">
        <w:rPr>
          <w:rFonts w:ascii="Monaco" w:hAnsi="Monaco" w:cs="Monaco"/>
        </w:rPr>
        <w:instrText>∼</w:instrText>
      </w:r>
      <w:r w:rsidR="00B612E9">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B612E9">
        <w:fldChar w:fldCharType="separate"/>
      </w:r>
      <w:r w:rsidR="00B612E9" w:rsidRPr="00B612E9">
        <w:rPr>
          <w:noProof/>
        </w:rPr>
        <w:t>(Mishra et al., 2016)</w:t>
      </w:r>
      <w:r w:rsidR="00B612E9">
        <w:fldChar w:fldCharType="end"/>
      </w:r>
      <w:r w:rsidR="00B612E9">
        <w:t xml:space="preserve">. </w:t>
      </w:r>
      <w:proofErr w:type="spellStart"/>
      <w:r w:rsidR="00B612E9">
        <w:t>Knierim</w:t>
      </w:r>
      <w:proofErr w:type="spellEnd"/>
      <w:r w:rsidR="00B612E9">
        <w:t xml:space="preserve"> and colleagues have </w:t>
      </w:r>
      <w:r w:rsidR="00BC6344">
        <w:t>shown that pattern completion occurs</w:t>
      </w:r>
      <w:r w:rsidR="00B612E9">
        <w:t xml:space="preserve"> in CA3 </w:t>
      </w:r>
      <w:r w:rsidR="00470891">
        <w:fldChar w:fldCharType="begin" w:fldLock="1"/>
      </w:r>
      <w:r w:rsidR="00BC6344">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page":"456-459","title":"Comparison of population coherence of place cells in hippocampal subfields CA1 and CA3.","type":"article-journal","volume":"430"},"uris":["http://www.mendeley.com/documents/?uuid=abe0386e-ee05-45ea-a522-2cf956d1fd3c"]}],"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470891">
        <w:fldChar w:fldCharType="separate"/>
      </w:r>
      <w:r w:rsidR="00470891" w:rsidRPr="00470891">
        <w:rPr>
          <w:noProof/>
        </w:rPr>
        <w:t>(Lee et al., 2004; Neunuebel and Knierim, 2014)</w:t>
      </w:r>
      <w:r w:rsidR="00470891">
        <w:fldChar w:fldCharType="end"/>
      </w:r>
      <w:r w:rsidR="00BC6344">
        <w:t xml:space="preserve">, though more recent work from their lab suggests that this process is topologically heterogeneous along the transverse axis </w:t>
      </w:r>
      <w:r w:rsidR="00BC6344">
        <w:fldChar w:fldCharType="begin" w:fldLock="1"/>
      </w:r>
      <w:r w:rsidR="00BC6344">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BC6344">
        <w:fldChar w:fldCharType="separate"/>
      </w:r>
      <w:r w:rsidR="00BC6344" w:rsidRPr="00BC6344">
        <w:rPr>
          <w:noProof/>
        </w:rPr>
        <w:t>(Lee et al., 2015)</w:t>
      </w:r>
      <w:r w:rsidR="00BC6344">
        <w:fldChar w:fldCharType="end"/>
      </w:r>
      <w:r w:rsidR="00BC6344">
        <w:t xml:space="preserve">. Early modeling theories </w:t>
      </w:r>
      <w:r w:rsidR="00477E27">
        <w:t>proposed</w:t>
      </w:r>
      <w:r w:rsidR="00BC6344">
        <w:t xml:space="preserve"> that pattern completion could be mechanistically realized via cell sequences </w:t>
      </w:r>
      <w:r w:rsidR="00BC6344">
        <w:fldChar w:fldCharType="begin" w:fldLock="1"/>
      </w:r>
      <w:r w:rsidR="00632CB4">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BC6344">
        <w:fldChar w:fldCharType="separate"/>
      </w:r>
      <w:r w:rsidR="00BC6344" w:rsidRPr="00BC6344">
        <w:rPr>
          <w:noProof/>
        </w:rPr>
        <w:t>(Levy, 1996; Wallenstein et al., 1998)</w:t>
      </w:r>
      <w:r w:rsidR="00BC6344">
        <w:fldChar w:fldCharType="end"/>
      </w:r>
      <w:r w:rsidR="00632CB4">
        <w:t xml:space="preserve">. Indeed, a recent tour de force </w:t>
      </w:r>
      <w:r w:rsidR="00632CB4">
        <w:rPr>
          <w:i/>
        </w:rPr>
        <w:t>in vitro</w:t>
      </w:r>
      <w:r w:rsidR="00632CB4">
        <w:t xml:space="preserve"> recording study </w:t>
      </w:r>
      <w:r w:rsidR="003E7BC3">
        <w:t>showed that CA3 exhibited</w:t>
      </w:r>
      <w:r w:rsidR="00632CB4">
        <w:t xml:space="preserve"> connect</w:t>
      </w:r>
      <w:r w:rsidR="003E7BC3">
        <w:t>ivity motifs that supported its role</w:t>
      </w:r>
      <w:r w:rsidR="00632CB4">
        <w:t xml:space="preserve"> as a network of sequentially activated cells that could enable pattern completion </w:t>
      </w:r>
      <w:r w:rsidR="00632CB4">
        <w:fldChar w:fldCharType="begin" w:fldLock="1"/>
      </w:r>
      <w:r w:rsidR="008A75F5">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632CB4">
        <w:fldChar w:fldCharType="separate"/>
      </w:r>
      <w:r w:rsidR="00632CB4" w:rsidRPr="00632CB4">
        <w:rPr>
          <w:noProof/>
        </w:rPr>
        <w:t>(Guzman et al., 2016)</w:t>
      </w:r>
      <w:r w:rsidR="00632CB4">
        <w:fldChar w:fldCharType="end"/>
      </w:r>
      <w:r w:rsidR="003E7BC3">
        <w:t xml:space="preserve">. Furthermore, work from our laboratory </w:t>
      </w:r>
      <w:r w:rsidR="00B44524">
        <w:t>confirmed</w:t>
      </w:r>
      <w:r w:rsidR="003E7BC3">
        <w:t xml:space="preserve"> cell sequences in CA3 </w:t>
      </w:r>
      <w:r w:rsidR="003E7BC3">
        <w:fldChar w:fldCharType="begin" w:fldLock="1"/>
      </w:r>
      <w:r w:rsidR="002F1F84">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3E7BC3">
        <w:fldChar w:fldCharType="separate"/>
      </w:r>
      <w:r w:rsidR="003E7BC3" w:rsidRPr="003E7BC3">
        <w:rPr>
          <w:noProof/>
        </w:rPr>
        <w:t>(Salz et al., 2016)</w:t>
      </w:r>
      <w:r w:rsidR="003E7BC3">
        <w:fldChar w:fldCharType="end"/>
      </w:r>
      <w:r w:rsidR="003E7BC3">
        <w:t xml:space="preserve">. </w:t>
      </w:r>
    </w:p>
    <w:p w14:paraId="7B2EDE6C" w14:textId="59BA788B" w:rsidR="00576A26" w:rsidRDefault="00576A26" w:rsidP="0019659B">
      <w:pPr>
        <w:widowControl w:val="0"/>
        <w:autoSpaceDE w:val="0"/>
        <w:autoSpaceDN w:val="0"/>
        <w:adjustRightInd w:val="0"/>
        <w:spacing w:line="480" w:lineRule="auto"/>
        <w:ind w:firstLine="720"/>
      </w:pPr>
      <w:r>
        <w:t>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w:t>
      </w:r>
      <w:r w:rsidR="00437EDE">
        <w:t xml:space="preserve"> and are the primary inputs into the pyramidal cells of CA1. </w:t>
      </w:r>
    </w:p>
    <w:p w14:paraId="453039A8" w14:textId="77777777" w:rsidR="003233EA" w:rsidRPr="0019659B" w:rsidRDefault="003233EA" w:rsidP="0019659B">
      <w:pPr>
        <w:widowControl w:val="0"/>
        <w:autoSpaceDE w:val="0"/>
        <w:autoSpaceDN w:val="0"/>
        <w:adjustRightInd w:val="0"/>
        <w:spacing w:line="480" w:lineRule="auto"/>
        <w:ind w:firstLine="720"/>
      </w:pPr>
    </w:p>
    <w:p w14:paraId="292A85ED" w14:textId="40BB242E"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1</w:t>
      </w:r>
    </w:p>
    <w:p w14:paraId="6620C143" w14:textId="1FBAF453" w:rsidR="003233EA" w:rsidRDefault="003233EA" w:rsidP="003233EA">
      <w:pPr>
        <w:widowControl w:val="0"/>
        <w:autoSpaceDE w:val="0"/>
        <w:autoSpaceDN w:val="0"/>
        <w:adjustRightInd w:val="0"/>
        <w:spacing w:line="480" w:lineRule="auto"/>
        <w:ind w:firstLine="720"/>
      </w:pPr>
      <w:r>
        <w:t xml:space="preserve">The principal cell in CA1 is the pyramidal neuron, which has been extensively studied by the neuroscience field. </w:t>
      </w:r>
      <w:r w:rsidR="00A17A2C">
        <w:t xml:space="preserve">CA1 pyramidal cells receive input from CA3 Schaffer collaterals as well as </w:t>
      </w:r>
      <w:r w:rsidR="00B76F00">
        <w:t>ECIII</w:t>
      </w:r>
      <w:r w:rsidR="00A17A2C">
        <w:t xml:space="preserve"> (</w:t>
      </w:r>
      <w:proofErr w:type="spellStart"/>
      <w:r w:rsidR="00A17A2C">
        <w:t>temporoammonic</w:t>
      </w:r>
      <w:proofErr w:type="spellEnd"/>
      <w:r w:rsidR="00A17A2C">
        <w:t xml:space="preserve"> path) and local inhibitory interneurons. </w:t>
      </w:r>
      <w:r w:rsidR="00A66673">
        <w:t>However, a</w:t>
      </w:r>
      <w:r w:rsidR="00B76F00">
        <w:t xml:space="preserve"> recent study observed a subpopulation of clustered cells in ECII, termed “island” cells, that </w:t>
      </w:r>
      <w:r w:rsidR="002F1F84">
        <w:t xml:space="preserve">also sent projections to CA1, onto inhibitory interneurons that regulated ECIII excitatory input </w:t>
      </w:r>
      <w:r w:rsidR="002F1F84">
        <w:fldChar w:fldCharType="begin" w:fldLock="1"/>
      </w:r>
      <w:r w:rsidR="002F1F84">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002F1F84">
        <w:fldChar w:fldCharType="separate"/>
      </w:r>
      <w:r w:rsidR="002F1F84" w:rsidRPr="002F1F84">
        <w:rPr>
          <w:noProof/>
        </w:rPr>
        <w:t>(Kitamura et al., 2014)</w:t>
      </w:r>
      <w:r w:rsidR="002F1F84">
        <w:fldChar w:fldCharType="end"/>
      </w:r>
      <w:r w:rsidR="002F1F84">
        <w:t xml:space="preserve">. </w:t>
      </w:r>
      <w:r w:rsidR="00B44524">
        <w:t xml:space="preserve">Additional </w:t>
      </w:r>
      <w:r w:rsidR="00545DBD">
        <w:t xml:space="preserve">monosynaptic </w:t>
      </w:r>
      <w:r w:rsidR="00B44524">
        <w:t>inputs come from</w:t>
      </w:r>
      <w:r w:rsidR="00B76F00">
        <w:t xml:space="preserve"> the nucleus </w:t>
      </w:r>
      <w:proofErr w:type="spellStart"/>
      <w:r w:rsidR="00B76F00">
        <w:t>reuniens</w:t>
      </w:r>
      <w:proofErr w:type="spellEnd"/>
      <w:r w:rsidR="00B76F00">
        <w:t xml:space="preserve"> of the thalamus </w:t>
      </w:r>
      <w:r w:rsidR="00B44524">
        <w:fldChar w:fldCharType="begin" w:fldLock="1"/>
      </w:r>
      <w:r w:rsidR="00B44524">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00B44524">
        <w:fldChar w:fldCharType="separate"/>
      </w:r>
      <w:r w:rsidR="00B44524" w:rsidRPr="00B44524">
        <w:rPr>
          <w:noProof/>
        </w:rPr>
        <w:t>(Ito et al., 2015)</w:t>
      </w:r>
      <w:r w:rsidR="00B44524">
        <w:fldChar w:fldCharType="end"/>
      </w:r>
      <w:r w:rsidR="00F33D78">
        <w:t xml:space="preserve">, </w:t>
      </w:r>
      <w:r w:rsidR="00B44524">
        <w:t xml:space="preserve">CA2 </w:t>
      </w:r>
      <w:r w:rsidR="00B44524">
        <w:fldChar w:fldCharType="begin" w:fldLock="1"/>
      </w:r>
      <w:r w:rsidR="00F33D78">
        <w:instrText>ADDIN CSL_CITATION {"citationItems":[{"id":"ITEM-1","itemData":{"DOI":"10.1038/nn.3614","ISSN":"1097-6256","PMID":"24336151","abstract":"The formation and recall of episodic memory requires precise information processing by the entorhinal-hippocampal netw</w:instrText>
      </w:r>
      <w:r w:rsidR="00F33D78">
        <w:rPr>
          <w:rFonts w:hint="eastAsia"/>
        </w:rPr>
        <w:instrText>ork. For several decades, the trisynaptic circuit entorhinal cortex layer II (ECII)</w:instrText>
      </w:r>
      <w:r w:rsidR="00F33D78">
        <w:rPr>
          <w:rFonts w:hint="eastAsia"/>
        </w:rPr>
        <w:instrText>→</w:instrText>
      </w:r>
      <w:r w:rsidR="00F33D78">
        <w:rPr>
          <w:rFonts w:hint="eastAsia"/>
        </w:rPr>
        <w:instrText>dentate gyrus</w:instrText>
      </w:r>
      <w:r w:rsidR="00F33D78">
        <w:rPr>
          <w:rFonts w:hint="eastAsia"/>
        </w:rPr>
        <w:instrText>→</w:instrText>
      </w:r>
      <w:r w:rsidR="00F33D78">
        <w:rPr>
          <w:rFonts w:hint="eastAsia"/>
        </w:rPr>
        <w:instrText>CA3</w:instrText>
      </w:r>
      <w:r w:rsidR="00F33D78">
        <w:rPr>
          <w:rFonts w:hint="eastAsia"/>
        </w:rPr>
        <w:instrText>→</w:instrText>
      </w:r>
      <w:r w:rsidR="00F33D78">
        <w:rPr>
          <w:rFonts w:hint="eastAsia"/>
        </w:rPr>
        <w:instrText>CA1 and the monosynaptic circuit ECIII</w:instrText>
      </w:r>
      <w:r w:rsidR="00F33D78">
        <w:rPr>
          <w:rFonts w:hint="eastAsia"/>
        </w:rPr>
        <w:instrText>→</w:instrText>
      </w:r>
      <w:r w:rsidR="00F33D78">
        <w:rPr>
          <w:rFonts w:hint="eastAsia"/>
        </w:rPr>
        <w:instrText>CA1 have been considered the primary substrates of the network responsible for learning and memory. Circuits linke</w:instrText>
      </w:r>
      <w:r w:rsidR="00F33D78">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00B44524">
        <w:fldChar w:fldCharType="separate"/>
      </w:r>
      <w:r w:rsidR="00B44524" w:rsidRPr="00B44524">
        <w:rPr>
          <w:noProof/>
        </w:rPr>
        <w:t>(Hitti and Siegelbaum, 2014; Kohara et al., 2014)</w:t>
      </w:r>
      <w:r w:rsidR="00B44524">
        <w:fldChar w:fldCharType="end"/>
      </w:r>
      <w:r w:rsidR="00F33D78">
        <w:t xml:space="preserve">, and anterior cingulate </w:t>
      </w:r>
      <w:r w:rsidR="00F33D78">
        <w:lastRenderedPageBreak/>
        <w:t xml:space="preserve">cortex </w:t>
      </w:r>
      <w:r w:rsidR="00F33D78">
        <w:fldChar w:fldCharType="begin" w:fldLock="1"/>
      </w:r>
      <w:r w:rsidR="00F33D78">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00F33D78">
        <w:fldChar w:fldCharType="separate"/>
      </w:r>
      <w:r w:rsidR="00F33D78" w:rsidRPr="00F33D78">
        <w:rPr>
          <w:noProof/>
        </w:rPr>
        <w:t>(Rajasethupathy et al., 2015)</w:t>
      </w:r>
      <w:r w:rsidR="00F33D78">
        <w:fldChar w:fldCharType="end"/>
      </w:r>
      <w:r w:rsidR="00B44524">
        <w:t xml:space="preserve">. </w:t>
      </w:r>
      <w:r w:rsidR="00545DBD">
        <w:t xml:space="preserve">Also prevalent is a reciprocal connection between </w:t>
      </w:r>
      <w:proofErr w:type="spellStart"/>
      <w:r w:rsidR="00545DBD">
        <w:t>basolateral</w:t>
      </w:r>
      <w:proofErr w:type="spellEnd"/>
      <w:r w:rsidR="00545DBD">
        <w:t xml:space="preserve"> amygdala (BLA) and ventral CA1 </w:t>
      </w:r>
      <w:r w:rsidR="00545DBD">
        <w:fldChar w:fldCharType="begin" w:fldLock="1"/>
      </w:r>
      <w:r w:rsidR="00BF4949">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00545DBD">
        <w:fldChar w:fldCharType="separate"/>
      </w:r>
      <w:r w:rsidR="00545DBD" w:rsidRPr="00545DBD">
        <w:rPr>
          <w:noProof/>
        </w:rPr>
        <w:t>(Herry et al., 2008; Pikkarainen et al., 1999)</w:t>
      </w:r>
      <w:r w:rsidR="00545DBD">
        <w:fldChar w:fldCharType="end"/>
      </w:r>
      <w:r w:rsidR="00545DBD">
        <w:t xml:space="preserve">. </w:t>
      </w:r>
    </w:p>
    <w:p w14:paraId="32CA1B24" w14:textId="1FD2DD15" w:rsidR="00545DBD" w:rsidRDefault="00545DBD" w:rsidP="003233EA">
      <w:pPr>
        <w:widowControl w:val="0"/>
        <w:autoSpaceDE w:val="0"/>
        <w:autoSpaceDN w:val="0"/>
        <w:adjustRightInd w:val="0"/>
        <w:spacing w:line="480" w:lineRule="auto"/>
        <w:ind w:firstLine="720"/>
      </w:pPr>
      <w:r>
        <w:t>In contrast with CA3, CA1 pyramidal cells form very limited connections with themselves. Instead, CA1 is viewed as the primary output region of the hippocampus, with much of its information convey</w:t>
      </w:r>
      <w:r w:rsidR="0056689D">
        <w:t xml:space="preserve">ed to </w:t>
      </w:r>
      <w:proofErr w:type="spellStart"/>
      <w:r w:rsidR="0056689D">
        <w:t>extrahippocampal</w:t>
      </w:r>
      <w:proofErr w:type="spellEnd"/>
      <w:r w:rsidR="0056689D">
        <w:t xml:space="preserve"> structures through the </w:t>
      </w:r>
      <w:proofErr w:type="spellStart"/>
      <w:r w:rsidR="0056689D">
        <w:t>subiculum</w:t>
      </w:r>
      <w:proofErr w:type="spellEnd"/>
      <w:r w:rsidR="00BF4949">
        <w:t>, with which it also has reciprocal connections</w:t>
      </w:r>
      <w:r w:rsidR="0056689D">
        <w:t xml:space="preserve"> </w:t>
      </w:r>
      <w:r w:rsidR="00BF4949">
        <w:fldChar w:fldCharType="begin" w:fldLock="1"/>
      </w:r>
      <w:r w:rsidR="008A75F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00BF4949">
        <w:fldChar w:fldCharType="separate"/>
      </w:r>
      <w:r w:rsidR="00BF4949" w:rsidRPr="00BF4949">
        <w:rPr>
          <w:noProof/>
        </w:rPr>
        <w:t>(Amaral et al., 1991; Xu et al., 2016)</w:t>
      </w:r>
      <w:r w:rsidR="00BF4949">
        <w:fldChar w:fldCharType="end"/>
      </w:r>
      <w:r>
        <w:t xml:space="preserve">. Other notable output regions include </w:t>
      </w:r>
      <w:r w:rsidR="0056689D">
        <w:t>ECV/VI,</w:t>
      </w:r>
      <w:r>
        <w:t xml:space="preserve"> </w:t>
      </w:r>
      <w:proofErr w:type="spellStart"/>
      <w:r>
        <w:t>retrosplenial</w:t>
      </w:r>
      <w:proofErr w:type="spellEnd"/>
      <w:r>
        <w:t xml:space="preserve"> cortex</w:t>
      </w:r>
      <w:r w:rsidR="00BF4949">
        <w:t xml:space="preserve"> </w:t>
      </w:r>
      <w:r w:rsidR="00951028">
        <w:fldChar w:fldCharType="begin" w:fldLock="1"/>
      </w:r>
      <w:r w:rsidR="00951028">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951028">
        <w:fldChar w:fldCharType="separate"/>
      </w:r>
      <w:r w:rsidR="00951028" w:rsidRPr="00951028">
        <w:rPr>
          <w:noProof/>
        </w:rPr>
        <w:t>(Wyss and Van Groen, 1992)</w:t>
      </w:r>
      <w:r w:rsidR="00951028">
        <w:fldChar w:fldCharType="end"/>
      </w:r>
      <w:r>
        <w:t>, medial prefrontal cortex</w:t>
      </w:r>
      <w:r w:rsidR="00951028">
        <w:t xml:space="preserve"> </w:t>
      </w:r>
      <w:r w:rsidR="00951028">
        <w:fldChar w:fldCharType="begin" w:fldLock="1"/>
      </w:r>
      <w:r w:rsidR="00951028">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951028">
        <w:rPr>
          <w:rFonts w:ascii="Lucida Grande" w:hAnsi="Lucida Grande" w:cs="Lucida Grande"/>
        </w:rPr>
        <w:instrText>�</w:instrText>
      </w:r>
      <w:r w:rsidR="00951028">
        <w:instrText>r</w:instrText>
      </w:r>
      <w:r w:rsidR="00951028">
        <w:rPr>
          <w:rFonts w:ascii="Lucida Grande" w:hAnsi="Lucida Grande" w:cs="Lucida Grande"/>
        </w:rPr>
        <w:instrText>�</w:instrText>
      </w:r>
      <w:r w:rsidR="00951028">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00951028">
        <w:fldChar w:fldCharType="separate"/>
      </w:r>
      <w:r w:rsidR="00951028" w:rsidRPr="00951028">
        <w:rPr>
          <w:noProof/>
        </w:rPr>
        <w:t>(Jay and Witter, 1991; Kim and Cho, 2017)</w:t>
      </w:r>
      <w:r w:rsidR="00951028">
        <w:fldChar w:fldCharType="end"/>
      </w:r>
      <w:r>
        <w:t>, and the BLA</w:t>
      </w:r>
      <w:r w:rsidR="00951028">
        <w:t xml:space="preserve"> </w:t>
      </w:r>
      <w:r w:rsidR="00951028">
        <w:fldChar w:fldCharType="begin" w:fldLock="1"/>
      </w:r>
      <w:r w:rsidR="00BD735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ojecting vCA1 neurons could contribute to contextual fear responses by inducing synchronized activity in the mPFC and amygdala and conveying contextual information to the basal amygdala m…","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00951028">
        <w:fldChar w:fldCharType="separate"/>
      </w:r>
      <w:r w:rsidR="00951028" w:rsidRPr="00951028">
        <w:rPr>
          <w:noProof/>
        </w:rPr>
        <w:t>(Kim and Cho, 2017; Kishi et al., 2006)</w:t>
      </w:r>
      <w:r w:rsidR="00951028">
        <w:fldChar w:fldCharType="end"/>
      </w:r>
      <w:r>
        <w:t xml:space="preserve">. </w:t>
      </w:r>
      <w:r w:rsidR="00DB6DB0">
        <w:t xml:space="preserve">CA1 pyramidal cells also contact local inhibitory neurons, which then synapse onto other CA1 pyramidal neurons. </w:t>
      </w:r>
      <w:r>
        <w:t xml:space="preserve"> </w:t>
      </w:r>
    </w:p>
    <w:p w14:paraId="06063404" w14:textId="31DD3804" w:rsidR="00A95605" w:rsidRDefault="00094D5A" w:rsidP="003233EA">
      <w:pPr>
        <w:widowControl w:val="0"/>
        <w:autoSpaceDE w:val="0"/>
        <w:autoSpaceDN w:val="0"/>
        <w:adjustRightInd w:val="0"/>
        <w:spacing w:line="480" w:lineRule="auto"/>
        <w:ind w:firstLine="720"/>
      </w:pPr>
      <w:r>
        <w:t xml:space="preserve">The role of CA1 is </w:t>
      </w:r>
      <w:r w:rsidR="005B30F8">
        <w:t xml:space="preserve">under active research, and many functions have been ascribed to this </w:t>
      </w:r>
      <w:proofErr w:type="gramStart"/>
      <w:r w:rsidR="005B30F8">
        <w:t>highly-studied</w:t>
      </w:r>
      <w:proofErr w:type="gramEnd"/>
      <w:r w:rsidR="005B30F8">
        <w:t xml:space="preserve"> </w:t>
      </w:r>
      <w:proofErr w:type="spellStart"/>
      <w:r w:rsidR="005B30F8">
        <w:t>subregion</w:t>
      </w:r>
      <w:proofErr w:type="spellEnd"/>
      <w:r w:rsidR="005B30F8">
        <w:t xml:space="preserve">. </w:t>
      </w:r>
      <w:r w:rsidR="00A95605">
        <w:t xml:space="preserve">Its claim to fame is that it was the region where “place cells” were first discovered </w:t>
      </w:r>
      <w:r w:rsidR="00A95605">
        <w:fldChar w:fldCharType="begin" w:fldLock="1"/>
      </w:r>
      <w:r w:rsidR="00220905">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non-dropping-particle":"","parse-names":false,"suffix":""},{"dropping-particle":"","family":"Dostrovsky","given":"J","non-dropping-particle":"","parse-names":false,"suffix":""},{"dropping-particle":"","family":"O'Keefe, John O, and Dostrovsky","given":"J.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et al., 1971)","plainTextFormattedCitation":"(O’Keefe et al., 1971)","previouslyFormattedCitation":"(O’Keefe et al., 1971)"},"properties":{"noteIndex":0},"schema":"https://github.com/citation-style-language/schema/raw/master/csl-citation.json"}</w:instrText>
      </w:r>
      <w:r w:rsidR="00A95605">
        <w:fldChar w:fldCharType="separate"/>
      </w:r>
      <w:r w:rsidR="00A95605" w:rsidRPr="00A95605">
        <w:rPr>
          <w:noProof/>
        </w:rPr>
        <w:t>(O’Keefe et al., 1971)</w:t>
      </w:r>
      <w:r w:rsidR="00A95605">
        <w:fldChar w:fldCharType="end"/>
      </w:r>
      <w:r w:rsidR="00A95605">
        <w:t>. These are pyramidal neurons that exhibit spatial selectivity patt</w:t>
      </w:r>
      <w:r w:rsidR="00220905">
        <w:t>erns, prompting early theories o</w:t>
      </w:r>
      <w:r w:rsidR="00A95605">
        <w:t xml:space="preserve">n the hippocampus as the locus of a “cognitive map” </w:t>
      </w:r>
      <w:r w:rsidR="00A95605">
        <w:fldChar w:fldCharType="begin" w:fldLock="1"/>
      </w:r>
      <w:r w:rsidR="00220905">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00A95605">
        <w:fldChar w:fldCharType="separate"/>
      </w:r>
      <w:r w:rsidR="00A95605" w:rsidRPr="00A95605">
        <w:rPr>
          <w:noProof/>
        </w:rPr>
        <w:t>(O’Keefe and Nadel, 1978)</w:t>
      </w:r>
      <w:r w:rsidR="00A95605">
        <w:fldChar w:fldCharType="end"/>
      </w:r>
      <w:r w:rsidR="00220905">
        <w:t xml:space="preserve">, although contemporary scholars now mostly agree that the hippocampus is involved in cognition beyond the spatial domain </w:t>
      </w:r>
      <w:r w:rsidR="00220905">
        <w:fldChar w:fldCharType="begin" w:fldLock="1"/>
      </w:r>
      <w:r w:rsidR="00220905">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00220905">
        <w:fldChar w:fldCharType="separate"/>
      </w:r>
      <w:r w:rsidR="00220905" w:rsidRPr="00220905">
        <w:rPr>
          <w:noProof/>
        </w:rPr>
        <w:t>(Eichenbaum, 2004, 2017; Eichenbaum and Cohen, 2014; Smith and Bulkin, 2014; Squire, 1992)</w:t>
      </w:r>
      <w:r w:rsidR="00220905">
        <w:fldChar w:fldCharType="end"/>
      </w:r>
      <w:r w:rsidR="00220905">
        <w:t xml:space="preserve">. </w:t>
      </w:r>
      <w:r w:rsidR="00A95605">
        <w:t xml:space="preserve"> </w:t>
      </w:r>
    </w:p>
    <w:p w14:paraId="4D9CFC1C" w14:textId="37063400" w:rsidR="00094D5A" w:rsidRDefault="005B30F8" w:rsidP="003233EA">
      <w:pPr>
        <w:widowControl w:val="0"/>
        <w:autoSpaceDE w:val="0"/>
        <w:autoSpaceDN w:val="0"/>
        <w:adjustRightInd w:val="0"/>
        <w:spacing w:line="480" w:lineRule="auto"/>
        <w:ind w:firstLine="720"/>
      </w:pPr>
      <w:r>
        <w:t xml:space="preserve">CA1 seems suited </w:t>
      </w:r>
      <w:r w:rsidR="008C4A0B">
        <w:t>for</w:t>
      </w:r>
      <w:r>
        <w:t xml:space="preserve"> processing conjunctive inputs, possibly acting as a</w:t>
      </w:r>
      <w:r w:rsidR="00272BC9">
        <w:t>n</w:t>
      </w:r>
      <w:r>
        <w:t xml:space="preserve"> input comparator or coincidence detector for </w:t>
      </w:r>
      <w:r w:rsidR="00272BC9">
        <w:t>multiple</w:t>
      </w:r>
      <w:r>
        <w:t xml:space="preserve"> </w:t>
      </w:r>
      <w:r w:rsidR="00272BC9">
        <w:t>sources</w:t>
      </w:r>
      <w:r>
        <w:t xml:space="preserve"> of incoming information. Evidence for this theory comes from intracellular recordings that demonstrate CA1 neurons integrating inputs from CA3 (presumably containing internally stored information) and EC (presumably containing external sensory information) to drive firing </w:t>
      </w:r>
      <w:r>
        <w:fldChar w:fldCharType="begin" w:fldLock="1"/>
      </w:r>
      <w:r w:rsidR="00272BC9">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fldChar w:fldCharType="separate"/>
      </w:r>
      <w:r w:rsidRPr="005B30F8">
        <w:rPr>
          <w:noProof/>
        </w:rPr>
        <w:t>(Bittner et al., 2015)</w:t>
      </w:r>
      <w:r>
        <w:fldChar w:fldCharType="end"/>
      </w:r>
      <w:r w:rsidR="00272BC9">
        <w:t xml:space="preserve">. Additionally, our lab has observed complex conjunctive responses in CA1 pyramidal cells to combinations of objects, </w:t>
      </w:r>
      <w:r w:rsidR="00272BC9">
        <w:lastRenderedPageBreak/>
        <w:t xml:space="preserve">locations, and contexts </w:t>
      </w:r>
      <w:r w:rsidR="00272BC9">
        <w:fldChar w:fldCharType="begin" w:fldLock="1"/>
      </w:r>
      <w:r w:rsidR="008B0165">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00272BC9">
        <w:fldChar w:fldCharType="separate"/>
      </w:r>
      <w:r w:rsidR="00272BC9" w:rsidRPr="00272BC9">
        <w:rPr>
          <w:noProof/>
        </w:rPr>
        <w:t>(Komorowski et al., 2009; McKenzie et al., 2014, 2016)</w:t>
      </w:r>
      <w:r w:rsidR="00272BC9">
        <w:fldChar w:fldCharType="end"/>
      </w:r>
      <w:r w:rsidR="00272BC9">
        <w:t xml:space="preserve">. However, this view is complicated by the fact that CA1 consists of multiple parallel processing streams within its radial axis </w:t>
      </w:r>
      <w:r w:rsidR="00272BC9">
        <w:fldChar w:fldCharType="begin" w:fldLock="1"/>
      </w:r>
      <w:r w:rsidR="00272BC9">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00272BC9">
        <w:fldChar w:fldCharType="separate"/>
      </w:r>
      <w:r w:rsidR="00272BC9" w:rsidRPr="00272BC9">
        <w:rPr>
          <w:noProof/>
        </w:rPr>
        <w:t>(Danielson et al., 2016b; Soltesz and Losonczy, 2018)</w:t>
      </w:r>
      <w:r w:rsidR="00272BC9">
        <w:fldChar w:fldCharType="end"/>
      </w:r>
      <w:r w:rsidR="00272BC9">
        <w:t xml:space="preserve">. </w:t>
      </w:r>
      <w:r w:rsidR="008B0165">
        <w:t xml:space="preserve">Also in question is the role of the temporal organization of CA1 pyramidal cell firing patterns in its mnemonic function </w:t>
      </w:r>
      <w:r w:rsidR="008B0165">
        <w:fldChar w:fldCharType="begin" w:fldLock="1"/>
      </w:r>
      <w:r w:rsidR="0076184B">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008B0165">
        <w:fldChar w:fldCharType="separate"/>
      </w:r>
      <w:r w:rsidR="008B0165" w:rsidRPr="008B0165">
        <w:rPr>
          <w:noProof/>
        </w:rPr>
        <w:t>(Buzsáki and Tingley, 2018; Eichenbaum, 2014)</w:t>
      </w:r>
      <w:r w:rsidR="008B0165">
        <w:fldChar w:fldCharType="end"/>
      </w:r>
      <w:r w:rsidR="008B0165">
        <w:t>.</w:t>
      </w:r>
    </w:p>
    <w:p w14:paraId="3B9E600E" w14:textId="77777777" w:rsidR="00272BC9" w:rsidRDefault="00272BC9" w:rsidP="003233EA">
      <w:pPr>
        <w:widowControl w:val="0"/>
        <w:autoSpaceDE w:val="0"/>
        <w:autoSpaceDN w:val="0"/>
        <w:adjustRightInd w:val="0"/>
        <w:spacing w:line="480" w:lineRule="auto"/>
        <w:ind w:firstLine="720"/>
      </w:pPr>
    </w:p>
    <w:p w14:paraId="488561F8" w14:textId="11E20716" w:rsidR="0028785F" w:rsidRDefault="006C42F6" w:rsidP="00B95A62">
      <w:pPr>
        <w:pStyle w:val="ListParagraph"/>
        <w:widowControl w:val="0"/>
        <w:numPr>
          <w:ilvl w:val="2"/>
          <w:numId w:val="2"/>
        </w:numPr>
        <w:autoSpaceDE w:val="0"/>
        <w:autoSpaceDN w:val="0"/>
        <w:adjustRightInd w:val="0"/>
        <w:spacing w:line="480" w:lineRule="auto"/>
        <w:rPr>
          <w:i/>
        </w:rPr>
      </w:pPr>
      <w:proofErr w:type="spellStart"/>
      <w:r>
        <w:rPr>
          <w:i/>
        </w:rPr>
        <w:t>Subicular</w:t>
      </w:r>
      <w:proofErr w:type="spellEnd"/>
      <w:r>
        <w:rPr>
          <w:i/>
        </w:rPr>
        <w:t xml:space="preserve"> complex</w:t>
      </w:r>
    </w:p>
    <w:p w14:paraId="4162F02D" w14:textId="2542E77C" w:rsidR="00124E03" w:rsidRDefault="00124E03" w:rsidP="00124E03">
      <w:pPr>
        <w:widowControl w:val="0"/>
        <w:autoSpaceDE w:val="0"/>
        <w:autoSpaceDN w:val="0"/>
        <w:adjustRightInd w:val="0"/>
        <w:spacing w:line="480" w:lineRule="auto"/>
        <w:ind w:firstLine="900"/>
      </w:pPr>
      <w:r>
        <w:t xml:space="preserve">The </w:t>
      </w:r>
      <w:proofErr w:type="spellStart"/>
      <w:r>
        <w:t>subicular</w:t>
      </w:r>
      <w:proofErr w:type="spellEnd"/>
      <w:r>
        <w:t xml:space="preserve"> complex is comprised of the </w:t>
      </w:r>
      <w:proofErr w:type="spellStart"/>
      <w:r>
        <w:t>subiculum</w:t>
      </w:r>
      <w:proofErr w:type="spellEnd"/>
      <w:r>
        <w:t xml:space="preserve">, </w:t>
      </w:r>
      <w:proofErr w:type="spellStart"/>
      <w:r>
        <w:t>presubiculum</w:t>
      </w:r>
      <w:proofErr w:type="spellEnd"/>
      <w:r>
        <w:t xml:space="preserve"> (the dorsal aspect being called the </w:t>
      </w:r>
      <w:proofErr w:type="spellStart"/>
      <w:r>
        <w:t>postsubiculum</w:t>
      </w:r>
      <w:proofErr w:type="spellEnd"/>
      <w:r>
        <w:t xml:space="preserve">), and </w:t>
      </w:r>
      <w:proofErr w:type="spellStart"/>
      <w:r>
        <w:t>parasubiculum</w:t>
      </w:r>
      <w:proofErr w:type="spellEnd"/>
      <w:r>
        <w:t xml:space="preserve">. CA1 sends a dense, topographical projection to </w:t>
      </w:r>
      <w:proofErr w:type="spellStart"/>
      <w:r>
        <w:t>subiculum</w:t>
      </w:r>
      <w:proofErr w:type="spellEnd"/>
      <w:r>
        <w:t xml:space="preserve"> </w:t>
      </w:r>
      <w:r w:rsidR="0076184B">
        <w:fldChar w:fldCharType="begin" w:fldLock="1"/>
      </w:r>
      <w:r w:rsidR="0076184B">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0076184B">
        <w:fldChar w:fldCharType="separate"/>
      </w:r>
      <w:r w:rsidR="0076184B" w:rsidRPr="0076184B">
        <w:rPr>
          <w:noProof/>
        </w:rPr>
        <w:t>(Amaral et al., 1991)</w:t>
      </w:r>
      <w:r w:rsidR="0076184B">
        <w:fldChar w:fldCharType="end"/>
      </w:r>
      <w:r>
        <w:t xml:space="preserve">, which then is relayed to ECV, mirroring the CA1-ECV projection. </w:t>
      </w:r>
      <w:r w:rsidR="0036058B">
        <w:t xml:space="preserve">While it has long been thought that this </w:t>
      </w:r>
      <w:proofErr w:type="spellStart"/>
      <w:r w:rsidR="0036058B">
        <w:t>intrahippocampal</w:t>
      </w:r>
      <w:proofErr w:type="spellEnd"/>
      <w:r w:rsidR="0036058B">
        <w:t xml:space="preserve"> connection was unidirectional, there has been accumulating evidence that there is also a subiculum-CA1 </w:t>
      </w:r>
      <w:proofErr w:type="spellStart"/>
      <w:r w:rsidR="0036058B">
        <w:t>backprojection</w:t>
      </w:r>
      <w:proofErr w:type="spellEnd"/>
      <w:r w:rsidR="0036058B">
        <w:t xml:space="preserve"> </w:t>
      </w:r>
      <w:r w:rsidR="0036058B">
        <w:fldChar w:fldCharType="begin" w:fldLock="1"/>
      </w:r>
      <w:r w:rsidR="004D4AAC">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0036058B">
        <w:fldChar w:fldCharType="separate"/>
      </w:r>
      <w:r w:rsidR="000803AF" w:rsidRPr="000803AF">
        <w:rPr>
          <w:noProof/>
        </w:rPr>
        <w:t>(Berger et al., 1980; Sun et al., 2014; Xu et al., 2016)</w:t>
      </w:r>
      <w:r w:rsidR="0036058B">
        <w:fldChar w:fldCharType="end"/>
      </w:r>
      <w:r w:rsidR="0036058B">
        <w:t xml:space="preserve">. </w:t>
      </w:r>
      <w:r w:rsidR="0076184B">
        <w:t xml:space="preserve">The </w:t>
      </w:r>
      <w:proofErr w:type="spellStart"/>
      <w:r w:rsidR="0076184B">
        <w:t>subiculum</w:t>
      </w:r>
      <w:proofErr w:type="spellEnd"/>
      <w:r w:rsidR="0076184B">
        <w:t xml:space="preserve"> also sends projections to the pre- and </w:t>
      </w:r>
      <w:proofErr w:type="spellStart"/>
      <w:r w:rsidR="0076184B">
        <w:t>parasubiculum</w:t>
      </w:r>
      <w:proofErr w:type="spellEnd"/>
      <w:r w:rsidR="0076184B">
        <w:t xml:space="preserve">, subcortical regions such as the amygdala </w:t>
      </w:r>
      <w:r w:rsidR="0076184B">
        <w:fldChar w:fldCharType="begin" w:fldLock="1"/>
      </w:r>
      <w:r w:rsidR="0076184B">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0076184B">
        <w:fldChar w:fldCharType="separate"/>
      </w:r>
      <w:r w:rsidR="0076184B" w:rsidRPr="0076184B">
        <w:rPr>
          <w:noProof/>
        </w:rPr>
        <w:t>(Kishi et al., 2006)</w:t>
      </w:r>
      <w:r w:rsidR="0076184B">
        <w:fldChar w:fldCharType="end"/>
      </w:r>
      <w:r w:rsidR="0076184B">
        <w:t xml:space="preserve">, and numerous neocortical targets, one notable example being the </w:t>
      </w:r>
      <w:proofErr w:type="spellStart"/>
      <w:r w:rsidR="0076184B">
        <w:t>retrosplenial</w:t>
      </w:r>
      <w:proofErr w:type="spellEnd"/>
      <w:r w:rsidR="0076184B">
        <w:t xml:space="preserve"> cortex </w:t>
      </w:r>
      <w:r w:rsidR="0076184B">
        <w:fldChar w:fldCharType="begin" w:fldLock="1"/>
      </w:r>
      <w:r w:rsidR="0076184B">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0076184B">
        <w:fldChar w:fldCharType="separate"/>
      </w:r>
      <w:r w:rsidR="0076184B" w:rsidRPr="0076184B">
        <w:rPr>
          <w:noProof/>
        </w:rPr>
        <w:t>(Wyss and Van Groen, 1992)</w:t>
      </w:r>
      <w:r w:rsidR="0076184B">
        <w:fldChar w:fldCharType="end"/>
      </w:r>
      <w:r w:rsidR="0076184B">
        <w:t xml:space="preserve">. </w:t>
      </w:r>
    </w:p>
    <w:p w14:paraId="00492A22" w14:textId="041A6647" w:rsidR="006C42F6" w:rsidRDefault="00124E03" w:rsidP="00124E03">
      <w:pPr>
        <w:widowControl w:val="0"/>
        <w:autoSpaceDE w:val="0"/>
        <w:autoSpaceDN w:val="0"/>
        <w:adjustRightInd w:val="0"/>
        <w:spacing w:line="480" w:lineRule="auto"/>
        <w:ind w:firstLine="900"/>
      </w:pPr>
      <w:r>
        <w:t xml:space="preserve">The </w:t>
      </w:r>
      <w:proofErr w:type="spellStart"/>
      <w:r>
        <w:t>subiculum</w:t>
      </w:r>
      <w:proofErr w:type="spellEnd"/>
      <w:r>
        <w:t xml:space="preserve"> proper is regarded as one of the primary outputs of the hippocampal formation, but despite this important role, not much is known about its function.</w:t>
      </w:r>
      <w:r w:rsidR="0076184B">
        <w:t xml:space="preserve"> A recent study dissected the CA1-subiculum-EC circuit and suggested that the CA1-subiculum-ECV projection was involved in memory retrieval, whereas the CA1-ECV direct projection was essential for memory formation </w:t>
      </w:r>
      <w:r w:rsidR="0076184B">
        <w:fldChar w:fldCharType="begin" w:fldLock="1"/>
      </w:r>
      <w:r w:rsidR="0036058B">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47c3036d-3b99-31b3-8c1f-5684ed3c35ca"]}],"mendeley":{"formattedCitation":"(Roy et al., 2017)","plainTextFormattedCitation":"(Roy et al., 2017)","previouslyFormattedCitation":"(Roy et al., 2017)"},"properties":{"noteIndex":0},"schema":"https://github.com/citation-style-language/schema/raw/master/csl-citation.json"}</w:instrText>
      </w:r>
      <w:r w:rsidR="0076184B">
        <w:fldChar w:fldCharType="separate"/>
      </w:r>
      <w:r w:rsidR="0076184B" w:rsidRPr="0076184B">
        <w:rPr>
          <w:noProof/>
        </w:rPr>
        <w:t>(Roy et al., 2017)</w:t>
      </w:r>
      <w:r w:rsidR="0076184B">
        <w:fldChar w:fldCharType="end"/>
      </w:r>
      <w:r w:rsidR="0076184B">
        <w:t xml:space="preserve">. On the other hand, there is a respectable amount of literature on the pre- and </w:t>
      </w:r>
      <w:proofErr w:type="spellStart"/>
      <w:r w:rsidR="0076184B">
        <w:t>parasubiculum</w:t>
      </w:r>
      <w:proofErr w:type="spellEnd"/>
      <w:r w:rsidR="0076184B">
        <w:t>, most of which focus exclusively on its contributions to spatial navigation</w:t>
      </w:r>
      <w:r w:rsidR="008403AC">
        <w:t xml:space="preserve"> via</w:t>
      </w:r>
      <w:r w:rsidR="0076184B">
        <w:t xml:space="preserve"> head-direction cells</w:t>
      </w:r>
      <w:r w:rsidR="008403AC">
        <w:t>, which</w:t>
      </w:r>
      <w:r w:rsidR="0076184B">
        <w:t xml:space="preserve"> were</w:t>
      </w:r>
      <w:r w:rsidR="008403AC">
        <w:t xml:space="preserve"> first</w:t>
      </w:r>
      <w:r w:rsidR="0076184B">
        <w:t xml:space="preserve"> discovered by Jeffrey Taube </w:t>
      </w:r>
      <w:r w:rsidR="0036058B">
        <w:t xml:space="preserve">in these </w:t>
      </w:r>
      <w:r w:rsidR="0036058B">
        <w:lastRenderedPageBreak/>
        <w:t xml:space="preserve">regions </w:t>
      </w:r>
      <w:r w:rsidR="008403AC">
        <w:fldChar w:fldCharType="begin" w:fldLock="1"/>
      </w:r>
      <w:r w:rsidR="001C2660">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008403AC">
        <w:fldChar w:fldCharType="separate"/>
      </w:r>
      <w:r w:rsidR="008403AC" w:rsidRPr="008403AC">
        <w:rPr>
          <w:noProof/>
        </w:rPr>
        <w:t>(Taube et al., 1990)</w:t>
      </w:r>
      <w:r w:rsidR="008403AC">
        <w:fldChar w:fldCharType="end"/>
      </w:r>
      <w:r w:rsidR="008403AC">
        <w:t xml:space="preserve">. </w:t>
      </w:r>
    </w:p>
    <w:p w14:paraId="1990B590" w14:textId="77777777" w:rsidR="0076184B" w:rsidRPr="006C42F6" w:rsidRDefault="0076184B" w:rsidP="00124E03">
      <w:pPr>
        <w:widowControl w:val="0"/>
        <w:autoSpaceDE w:val="0"/>
        <w:autoSpaceDN w:val="0"/>
        <w:adjustRightInd w:val="0"/>
        <w:spacing w:line="480" w:lineRule="auto"/>
        <w:ind w:firstLine="900"/>
      </w:pPr>
    </w:p>
    <w:p w14:paraId="5BED7C01" w14:textId="6667CF2D" w:rsidR="00B95A62" w:rsidRDefault="00B95A62" w:rsidP="00B95A62">
      <w:pPr>
        <w:pStyle w:val="ListParagraph"/>
        <w:widowControl w:val="0"/>
        <w:numPr>
          <w:ilvl w:val="2"/>
          <w:numId w:val="2"/>
        </w:numPr>
        <w:autoSpaceDE w:val="0"/>
        <w:autoSpaceDN w:val="0"/>
        <w:adjustRightInd w:val="0"/>
        <w:spacing w:line="480" w:lineRule="auto"/>
        <w:rPr>
          <w:i/>
        </w:rPr>
      </w:pPr>
      <w:r w:rsidRPr="00A718F5">
        <w:rPr>
          <w:i/>
        </w:rPr>
        <w:t>CA2</w:t>
      </w:r>
    </w:p>
    <w:p w14:paraId="44A74D4E" w14:textId="6DDCA102" w:rsidR="00CE5536" w:rsidRDefault="00CE5536" w:rsidP="00CE5536">
      <w:pPr>
        <w:widowControl w:val="0"/>
        <w:autoSpaceDE w:val="0"/>
        <w:autoSpaceDN w:val="0"/>
        <w:adjustRightInd w:val="0"/>
        <w:spacing w:line="480" w:lineRule="auto"/>
        <w:ind w:firstLine="720"/>
      </w:pPr>
      <w:r>
        <w:t xml:space="preserve">CA2 is a small </w:t>
      </w:r>
      <w:proofErr w:type="spellStart"/>
      <w:r>
        <w:t>subregion</w:t>
      </w:r>
      <w:proofErr w:type="spellEnd"/>
      <w:r>
        <w:t xml:space="preserve"> that rests in between CA1 and CA3. It receives bilateral inputs from CA3</w:t>
      </w:r>
      <w:r w:rsidR="001C2660">
        <w:t xml:space="preserve"> </w:t>
      </w:r>
      <w:r w:rsidR="001C2660">
        <w:fldChar w:fldCharType="begin" w:fldLock="1"/>
      </w:r>
      <w:r w:rsidR="001C2660">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001C2660">
        <w:fldChar w:fldCharType="separate"/>
      </w:r>
      <w:r w:rsidR="001C2660" w:rsidRPr="001C2660">
        <w:rPr>
          <w:noProof/>
        </w:rPr>
        <w:t>(Lorente de Nó, 1934)</w:t>
      </w:r>
      <w:r w:rsidR="001C2660">
        <w:fldChar w:fldCharType="end"/>
      </w:r>
      <w:r>
        <w:t>, as well as newborn granule cells from DG</w:t>
      </w:r>
      <w:r w:rsidR="001C2660">
        <w:t xml:space="preserve"> </w:t>
      </w:r>
      <w:r w:rsidR="001C2660">
        <w:fldChar w:fldCharType="begin" w:fldLock="1"/>
      </w:r>
      <w:r w:rsidR="0063709C">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0063709C">
        <w:rPr>
          <w:rFonts w:hint="eastAsia"/>
        </w:rPr>
        <w:instrText>:"24336151","abstract":"The formation and recall of episodic memory requires precise information processing by the entorhinal-hippocampal network. For several decades, the trisynaptic circuit entorhinal cortex layer II (ECII)</w:instrText>
      </w:r>
      <w:r w:rsidR="0063709C">
        <w:rPr>
          <w:rFonts w:hint="eastAsia"/>
        </w:rPr>
        <w:instrText>→</w:instrText>
      </w:r>
      <w:r w:rsidR="0063709C">
        <w:rPr>
          <w:rFonts w:hint="eastAsia"/>
        </w:rPr>
        <w:instrText>dentate gyrus</w:instrText>
      </w:r>
      <w:r w:rsidR="0063709C">
        <w:rPr>
          <w:rFonts w:hint="eastAsia"/>
        </w:rPr>
        <w:instrText>→</w:instrText>
      </w:r>
      <w:r w:rsidR="0063709C">
        <w:rPr>
          <w:rFonts w:hint="eastAsia"/>
        </w:rPr>
        <w:instrText>CA3</w:instrText>
      </w:r>
      <w:r w:rsidR="0063709C">
        <w:rPr>
          <w:rFonts w:hint="eastAsia"/>
        </w:rPr>
        <w:instrText>→</w:instrText>
      </w:r>
      <w:r w:rsidR="0063709C">
        <w:rPr>
          <w:rFonts w:hint="eastAsia"/>
        </w:rPr>
        <w:instrText>CA1 and the monosynaptic circuit ECIII</w:instrText>
      </w:r>
      <w:r w:rsidR="0063709C">
        <w:rPr>
          <w:rFonts w:hint="eastAsia"/>
        </w:rPr>
        <w:instrText>→</w:instrText>
      </w:r>
      <w:r w:rsidR="0063709C">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0063709C">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001C2660">
        <w:fldChar w:fldCharType="separate"/>
      </w:r>
      <w:r w:rsidR="0063709C" w:rsidRPr="0063709C">
        <w:rPr>
          <w:noProof/>
        </w:rPr>
        <w:t>(Kohara et al., 2014; Llorens-Martín et al., 2015)</w:t>
      </w:r>
      <w:r w:rsidR="001C2660">
        <w:fldChar w:fldCharType="end"/>
      </w:r>
      <w:r>
        <w:t xml:space="preserve">. </w:t>
      </w:r>
      <w:proofErr w:type="spellStart"/>
      <w:r w:rsidR="001C2660">
        <w:t>Extrahippocampal</w:t>
      </w:r>
      <w:proofErr w:type="spellEnd"/>
      <w:r w:rsidR="001C2660">
        <w:t xml:space="preserve"> inputs also arise from subcortical areas such as the </w:t>
      </w:r>
      <w:r w:rsidR="0063709C">
        <w:t xml:space="preserve">EC </w:t>
      </w:r>
      <w:r w:rsidR="0063709C">
        <w:fldChar w:fldCharType="begin" w:fldLock="1"/>
      </w:r>
      <w:r w:rsidR="0063709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1C2660">
        <w:t xml:space="preserve">hypothalamus, medial septum, diagonal band of </w:t>
      </w:r>
      <w:proofErr w:type="spellStart"/>
      <w:r w:rsidR="001C2660">
        <w:t>Broca</w:t>
      </w:r>
      <w:proofErr w:type="spellEnd"/>
      <w:r w:rsidR="001C2660">
        <w:t xml:space="preserve">, </w:t>
      </w:r>
      <w:proofErr w:type="spellStart"/>
      <w:r w:rsidR="001C2660">
        <w:t>supramammillary</w:t>
      </w:r>
      <w:proofErr w:type="spellEnd"/>
      <w:r w:rsidR="001C2660">
        <w:t xml:space="preserve"> nuclei, and median raphe nucleus </w:t>
      </w:r>
      <w:r w:rsidR="001C2660">
        <w:fldChar w:fldCharType="begin" w:fldLock="1"/>
      </w:r>
      <w:r w:rsidR="0063709C">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001C2660">
        <w:fldChar w:fldCharType="separate"/>
      </w:r>
      <w:r w:rsidR="001C2660" w:rsidRPr="001C2660">
        <w:rPr>
          <w:noProof/>
        </w:rPr>
        <w:t>(Cui et al., 2013)</w:t>
      </w:r>
      <w:r w:rsidR="001C2660">
        <w:fldChar w:fldCharType="end"/>
      </w:r>
      <w:r w:rsidR="001C2660">
        <w:t xml:space="preserve">. The primary output of CA2 is CA1. </w:t>
      </w:r>
    </w:p>
    <w:p w14:paraId="117C7DA6" w14:textId="39E7D660" w:rsidR="00CE5536" w:rsidRDefault="00CE5536" w:rsidP="00CE5536">
      <w:pPr>
        <w:widowControl w:val="0"/>
        <w:autoSpaceDE w:val="0"/>
        <w:autoSpaceDN w:val="0"/>
        <w:adjustRightInd w:val="0"/>
        <w:spacing w:line="480" w:lineRule="auto"/>
        <w:ind w:firstLine="720"/>
      </w:pPr>
      <w:r>
        <w:t xml:space="preserve">In part, due to the difficulty of reliably and accurately recording from the narrow band of cells in CA2, it has mostly been overlooked until recently. </w:t>
      </w:r>
      <w:r w:rsidR="001C2660">
        <w:t>As a result, the function of CA2 is unclear</w:t>
      </w:r>
      <w:r w:rsidR="00381C3F">
        <w:t xml:space="preserve"> and is currently being pursued from many different directions</w:t>
      </w:r>
      <w:r w:rsidR="001C2660">
        <w:t xml:space="preserve">. </w:t>
      </w:r>
      <w:r w:rsidR="0063709C">
        <w:t xml:space="preserve">One prominent theory suggests that CA2 is important for “social” memory </w:t>
      </w:r>
      <w:r w:rsidR="0063709C">
        <w:fldChar w:fldCharType="begin" w:fldLock="1"/>
      </w:r>
      <w:r w:rsidR="0063709C">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0063709C">
        <w:fldChar w:fldCharType="separate"/>
      </w:r>
      <w:r w:rsidR="0063709C" w:rsidRPr="0063709C">
        <w:rPr>
          <w:noProof/>
        </w:rPr>
        <w:t>(Dudek et al., 2016)</w:t>
      </w:r>
      <w:r w:rsidR="0063709C">
        <w:fldChar w:fldCharType="end"/>
      </w:r>
      <w:r w:rsidR="0063709C">
        <w:t xml:space="preserve">, an idea supported by high expression of a receptor for the “social” neuropeptide vasopressin in CA2 </w:t>
      </w:r>
      <w:r w:rsidR="0063709C">
        <w:fldChar w:fldCharType="begin" w:fldLock="1"/>
      </w:r>
      <w:r w:rsidR="0063709C">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0063709C">
        <w:fldChar w:fldCharType="separate"/>
      </w:r>
      <w:r w:rsidR="0063709C" w:rsidRPr="0063709C">
        <w:rPr>
          <w:noProof/>
        </w:rPr>
        <w:t>(Young et al., 2006)</w:t>
      </w:r>
      <w:r w:rsidR="0063709C">
        <w:fldChar w:fldCharType="end"/>
      </w:r>
      <w:r w:rsidR="0063709C">
        <w:t xml:space="preserve"> and the finding that CA2 lesions impact the ability to recognize familiar conspecifics </w:t>
      </w:r>
      <w:r w:rsidR="0063709C">
        <w:fldChar w:fldCharType="begin" w:fldLock="1"/>
      </w:r>
      <w:r w:rsidR="00381C3F">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63709C">
        <w:fldChar w:fldCharType="separate"/>
      </w:r>
      <w:r w:rsidR="0063709C" w:rsidRPr="0063709C">
        <w:rPr>
          <w:noProof/>
        </w:rPr>
        <w:t>(Hitti and Siegelbaum, 2014)</w:t>
      </w:r>
      <w:r w:rsidR="0063709C">
        <w:fldChar w:fldCharType="end"/>
      </w:r>
      <w:r w:rsidR="0063709C">
        <w:t xml:space="preserve">. </w:t>
      </w:r>
      <w:r w:rsidR="00381C3F">
        <w:t xml:space="preserve">Others propose a specialized role of CA2 in tracking changes in context and time </w:t>
      </w:r>
      <w:r w:rsidR="00381C3F">
        <w:fldChar w:fldCharType="begin" w:fldLock="1"/>
      </w:r>
      <w:r w:rsidR="008A75F5">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4dc023bc-7449-35a3-a5ef-279647fa894b"]}],"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00381C3F">
        <w:fldChar w:fldCharType="separate"/>
      </w:r>
      <w:r w:rsidR="00381C3F" w:rsidRPr="00381C3F">
        <w:rPr>
          <w:noProof/>
        </w:rPr>
        <w:t>(Mankin et al., 2015; Wintzer et al., 2014)</w:t>
      </w:r>
      <w:r w:rsidR="00381C3F">
        <w:fldChar w:fldCharType="end"/>
      </w:r>
      <w:r w:rsidR="00381C3F">
        <w:t xml:space="preserve">. </w:t>
      </w:r>
      <w:r w:rsidR="00A92ADB">
        <w:t>Additional</w:t>
      </w:r>
      <w:r w:rsidR="0063709C">
        <w:t xml:space="preserve"> studies</w:t>
      </w:r>
      <w:r w:rsidR="00381C3F">
        <w:t xml:space="preserve"> recently</w:t>
      </w:r>
      <w:r w:rsidR="0063709C">
        <w:t xml:space="preserve"> </w:t>
      </w:r>
      <w:r w:rsidR="00381C3F">
        <w:t>identified</w:t>
      </w:r>
      <w:r w:rsidR="0063709C">
        <w:t xml:space="preserve"> the role of CA2 in initiating sharp-wave associated activity during immobility and sleep </w:t>
      </w:r>
      <w:r w:rsidR="00381C3F">
        <w:fldChar w:fldCharType="begin" w:fldLock="1"/>
      </w:r>
      <w:r w:rsidR="008A75F5">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00381C3F">
        <w:fldChar w:fldCharType="separate"/>
      </w:r>
      <w:r w:rsidR="00381C3F" w:rsidRPr="00381C3F">
        <w:rPr>
          <w:noProof/>
        </w:rPr>
        <w:t>(Kay et al., 2016; Oliva et al., 2016)</w:t>
      </w:r>
      <w:r w:rsidR="00381C3F">
        <w:fldChar w:fldCharType="end"/>
      </w:r>
      <w:r w:rsidR="0063709C">
        <w:t xml:space="preserve">. </w:t>
      </w:r>
      <w:r w:rsidR="00BF4894">
        <w:t xml:space="preserve">The diversity of research in CA2 is apparent and the search for a common explanation for all these phenomena is currently ongoing. </w:t>
      </w:r>
    </w:p>
    <w:p w14:paraId="2063FC1A" w14:textId="77777777" w:rsidR="00381C3F" w:rsidRPr="00CE5536" w:rsidRDefault="00381C3F" w:rsidP="00CE5536">
      <w:pPr>
        <w:widowControl w:val="0"/>
        <w:autoSpaceDE w:val="0"/>
        <w:autoSpaceDN w:val="0"/>
        <w:adjustRightInd w:val="0"/>
        <w:spacing w:line="480" w:lineRule="auto"/>
        <w:ind w:firstLine="720"/>
      </w:pPr>
    </w:p>
    <w:p w14:paraId="46254913" w14:textId="1D121FC3" w:rsidR="004B15B8" w:rsidRDefault="004B15B8" w:rsidP="00B95A62">
      <w:pPr>
        <w:pStyle w:val="ListParagraph"/>
        <w:widowControl w:val="0"/>
        <w:numPr>
          <w:ilvl w:val="2"/>
          <w:numId w:val="2"/>
        </w:numPr>
        <w:autoSpaceDE w:val="0"/>
        <w:autoSpaceDN w:val="0"/>
        <w:adjustRightInd w:val="0"/>
        <w:spacing w:line="480" w:lineRule="auto"/>
        <w:rPr>
          <w:i/>
        </w:rPr>
      </w:pPr>
      <w:r>
        <w:rPr>
          <w:i/>
        </w:rPr>
        <w:t>Medial septum</w:t>
      </w:r>
      <w:r w:rsidR="00A72ABE">
        <w:rPr>
          <w:i/>
        </w:rPr>
        <w:t xml:space="preserve"> </w:t>
      </w:r>
    </w:p>
    <w:p w14:paraId="7BB41D43" w14:textId="190FDB63" w:rsidR="00A72ABE" w:rsidRDefault="00A72ABE" w:rsidP="00A23D6C">
      <w:pPr>
        <w:widowControl w:val="0"/>
        <w:autoSpaceDE w:val="0"/>
        <w:autoSpaceDN w:val="0"/>
        <w:adjustRightInd w:val="0"/>
        <w:spacing w:line="480" w:lineRule="auto"/>
        <w:ind w:firstLine="720"/>
      </w:pPr>
      <w:r>
        <w:t>The medial septum</w:t>
      </w:r>
      <w:r w:rsidR="00A23D6C">
        <w:t xml:space="preserve"> provides </w:t>
      </w:r>
      <w:proofErr w:type="spellStart"/>
      <w:r w:rsidR="00A23D6C">
        <w:t>GABAergic</w:t>
      </w:r>
      <w:proofErr w:type="spellEnd"/>
      <w:r w:rsidR="00A23D6C">
        <w:t xml:space="preserve">, cholinergic, and </w:t>
      </w:r>
      <w:proofErr w:type="spellStart"/>
      <w:r w:rsidR="00A23D6C">
        <w:t>glutamatergic</w:t>
      </w:r>
      <w:proofErr w:type="spellEnd"/>
      <w:r w:rsidR="00A23D6C">
        <w:t xml:space="preserve"> inn</w:t>
      </w:r>
      <w:r w:rsidR="008A75F5">
        <w:t xml:space="preserve">ervations </w:t>
      </w:r>
      <w:r w:rsidR="008A75F5">
        <w:lastRenderedPageBreak/>
        <w:t xml:space="preserve">onto the hippocampus and also </w:t>
      </w:r>
      <w:r w:rsidR="000803AF">
        <w:t xml:space="preserve">receives </w:t>
      </w:r>
      <w:proofErr w:type="spellStart"/>
      <w:r w:rsidR="000803AF">
        <w:t>GABAergic</w:t>
      </w:r>
      <w:proofErr w:type="spellEnd"/>
      <w:r w:rsidR="000803AF">
        <w:t xml:space="preserve"> </w:t>
      </w:r>
      <w:r w:rsidR="008A75F5">
        <w:t xml:space="preserve">input from CA1 and CA3. In the rat, </w:t>
      </w:r>
      <w:proofErr w:type="spellStart"/>
      <w:r w:rsidR="008A75F5">
        <w:t>GABAergic</w:t>
      </w:r>
      <w:proofErr w:type="spellEnd"/>
      <w:r w:rsidR="008A75F5">
        <w:t xml:space="preserve"> cells exclusively synapse onto hippocampal </w:t>
      </w:r>
      <w:proofErr w:type="spellStart"/>
      <w:r w:rsidR="008A75F5">
        <w:t>GABAergic</w:t>
      </w:r>
      <w:proofErr w:type="spellEnd"/>
      <w:r w:rsidR="008A75F5">
        <w:t xml:space="preserve"> interneurons </w:t>
      </w:r>
      <w:r w:rsidR="008A75F5">
        <w:fldChar w:fldCharType="begin" w:fldLock="1"/>
      </w:r>
      <w:r w:rsidR="000803AF">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008A75F5">
        <w:fldChar w:fldCharType="separate"/>
      </w:r>
      <w:r w:rsidR="008A75F5" w:rsidRPr="008A75F5">
        <w:rPr>
          <w:noProof/>
        </w:rPr>
        <w:t>(Freund and Antal, 1988)</w:t>
      </w:r>
      <w:r w:rsidR="008A75F5">
        <w:fldChar w:fldCharType="end"/>
      </w:r>
      <w:r w:rsidR="008A75F5">
        <w:t xml:space="preserve">. However, recent optogenetic experiments in mice have found evidence for </w:t>
      </w:r>
      <w:proofErr w:type="spellStart"/>
      <w:r w:rsidR="000803AF">
        <w:t>GABAergic</w:t>
      </w:r>
      <w:proofErr w:type="spellEnd"/>
      <w:r w:rsidR="000803AF">
        <w:t xml:space="preserve"> and </w:t>
      </w:r>
      <w:proofErr w:type="spellStart"/>
      <w:r w:rsidR="000803AF">
        <w:t>glutamatergic</w:t>
      </w:r>
      <w:proofErr w:type="spellEnd"/>
      <w:r w:rsidR="000803AF">
        <w:t xml:space="preserve"> </w:t>
      </w:r>
      <w:r w:rsidR="008A75F5">
        <w:t xml:space="preserve">synapses onto both interneurons and pyramidal cells </w:t>
      </w:r>
      <w:r w:rsidR="000803AF">
        <w:fldChar w:fldCharType="begin" w:fldLock="1"/>
      </w:r>
      <w:r w:rsidR="000803AF">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000803AF">
        <w:fldChar w:fldCharType="separate"/>
      </w:r>
      <w:r w:rsidR="000803AF" w:rsidRPr="000803AF">
        <w:rPr>
          <w:noProof/>
        </w:rPr>
        <w:t>(Sun et al., 2014)</w:t>
      </w:r>
      <w:r w:rsidR="000803AF">
        <w:fldChar w:fldCharType="end"/>
      </w:r>
      <w:r w:rsidR="000803AF">
        <w:t xml:space="preserve">. </w:t>
      </w:r>
      <w:proofErr w:type="spellStart"/>
      <w:r w:rsidR="000803AF">
        <w:t>Septal</w:t>
      </w:r>
      <w:proofErr w:type="spellEnd"/>
      <w:r w:rsidR="000803AF">
        <w:t xml:space="preserve"> cholinergic projections also terminate onto CA1 pyramidal cells. </w:t>
      </w:r>
    </w:p>
    <w:p w14:paraId="10601765" w14:textId="7BB07991" w:rsidR="000803AF" w:rsidRDefault="000803AF" w:rsidP="00A23D6C">
      <w:pPr>
        <w:widowControl w:val="0"/>
        <w:autoSpaceDE w:val="0"/>
        <w:autoSpaceDN w:val="0"/>
        <w:adjustRightInd w:val="0"/>
        <w:spacing w:line="480" w:lineRule="auto"/>
        <w:ind w:firstLine="720"/>
      </w:pPr>
      <w:r>
        <w:t>The medial septum is intimately involved in the generation of the theta rhythm in the hippocampus. Theta is often characterized by a continuous 4-12 Hz oscillation in rodents, which is thought to be important for temporal organization of neural activity</w:t>
      </w:r>
      <w:r w:rsidR="004D4AAC">
        <w:t xml:space="preserve"> and coordination of synaptic modifications </w:t>
      </w:r>
      <w:r w:rsidR="004D4AAC">
        <w:fldChar w:fldCharType="begin" w:fldLock="1"/>
      </w:r>
      <w:r w:rsidR="00220905">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bstract":"The theta rhythm appears in the rat hippocampal electroencephalogram during exploration and shows phase locking to stimulus acquisition. Lesions that block theta rhythm impair performance in tasks requiring reversal of prior learning, including reversal in a T-maze, where associations between one arm location and food reward need to be extinguished in favor of associations between the opposite arm location and food reward. Here, a hippocampal model shows how theta rhythm could be important for reversal in this task by providing separate functional phases during each 100-300 msec cycle, consistent with physiological data. In the model, effective encoding of new associations occurs in the phase when synaptic input from entorhinal cortex is strong and long-term potentiation (LTP) of excitatory connections arising from hippocampal region CA3 is strong, but synaptic currents arising from region CA3 input are weak (to prevent interference from prior learned associations). Retrieval of old associations occurs in the phase when entorhinal input is weak and synaptic input from region CA3 is strong, but when depotentiation occurs at synapses from CA3 (to allow extinction of prior learned associations that do not match current input). These phasic changes require that LTP at synapses arising from region CA3 should be strongest at the phase when synaptic transmission at these synapses is weakest. Consistent with these requirements, our recent data show that synaptic transmission in stratum radiatum is weakest at the positive peak of local theta, which is when previous data show that induction of LTP is strongest in this layer.","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page":"793-817","title":"A Proposed Function for Hippocampal Theta Rhythm: Separate Phases of Encoding and Retrieval Enhance Reversal of Prior Learning","type":"article-journal","volume":"14"},"uris":["http://www.mendeley.com/documents/?uuid=abd53e75-8752-342d-a3df-e9e03e6dfb44"]}],"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004D4AAC">
        <w:fldChar w:fldCharType="separate"/>
      </w:r>
      <w:r w:rsidR="00220905" w:rsidRPr="00220905">
        <w:rPr>
          <w:noProof/>
        </w:rPr>
        <w:t>(Buzsáki, 2002; Hasselmo et al., 2002)</w:t>
      </w:r>
      <w:r w:rsidR="004D4AAC">
        <w:fldChar w:fldCharType="end"/>
      </w:r>
      <w:r>
        <w:t xml:space="preserve">. </w:t>
      </w:r>
      <w:r w:rsidR="00220905">
        <w:t xml:space="preserve">An interesting phenomenon </w:t>
      </w:r>
      <w:r w:rsidR="00C34DDA">
        <w:t>is also exhibited by</w:t>
      </w:r>
      <w:r w:rsidR="00220905">
        <w:t xml:space="preserve"> hippocampal place cells</w:t>
      </w:r>
      <w:r w:rsidR="00704089">
        <w:t xml:space="preserve">, which </w:t>
      </w:r>
      <w:r w:rsidR="00220905">
        <w:t>spike at progressively earlier phases of theta</w:t>
      </w:r>
      <w:r w:rsidR="00C15DAC">
        <w:t xml:space="preserve"> with each theta cycle</w:t>
      </w:r>
      <w:r w:rsidR="00220905">
        <w:t xml:space="preserve"> as the place field is traversed</w:t>
      </w:r>
      <w:r w:rsidR="00704089">
        <w:t>. “Phase precession” might provide an additional channel of information for spatial location based on spike-phase timing</w:t>
      </w:r>
      <w:r w:rsidR="00220905">
        <w:t xml:space="preserve"> </w:t>
      </w:r>
      <w:r w:rsidR="00220905">
        <w:fldChar w:fldCharType="begin" w:fldLock="1"/>
      </w:r>
      <w:r w:rsidR="003219B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00220905">
        <w:fldChar w:fldCharType="separate"/>
      </w:r>
      <w:r w:rsidR="00220905" w:rsidRPr="00220905">
        <w:rPr>
          <w:noProof/>
        </w:rPr>
        <w:t>(O’Keefe and Recce, 1993; Skaggs et al., 1996)</w:t>
      </w:r>
      <w:r w:rsidR="00220905">
        <w:fldChar w:fldCharType="end"/>
      </w:r>
      <w:r w:rsidR="00220905">
        <w:t xml:space="preserve">. </w:t>
      </w:r>
      <w:r w:rsidR="00C15DAC">
        <w:t xml:space="preserve">In addition, theta may play a role in arranging cell assemblies into temporally compressed sequences to inform previously visited versus upcoming locations </w:t>
      </w:r>
      <w:r w:rsidR="003219B2">
        <w:fldChar w:fldCharType="begin" w:fldLock="1"/>
      </w:r>
      <w:r w:rsidR="003219B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2","issue":"2","issued":{"date-parts":[["2015","2","5"]]},"page":"289-294","title":"Hippocampal theta sequences reflect current goals","type":"article-journal","volume":"18"},"uris":["http://www.mendeley.com/documents/?uuid=23f37271-bc2a-35f5-aa09-4fe80997e800"]},{"id":"ITEM-3","itemData":{"DOI":"10.1098/rstb.2008.0316","ISSN":"1471-2970","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 D","non-dropping-particle":"","parse-names":false,"suffix":""}],"container-title":"Philosophical transactions of the Royal Society of London. Series B, Biological sciences","id":"ITEM-3","issue":"1521","issued":{"date-parts":[["2009","5","12"]]},"page":"1193-201","publisher":"The Royal Society","title":"Prediction, sequences and the hippocampus.","type":"article-journal","volume":"364"},"uris":["http://www.mendeley.com/documents/?uuid=0dd7108a-1aa2-3119-9deb-559aa35a19dd"]},{"id":"ITEM-4","itemData":{"DOI":"10.1146/annurev-neuro-062012-170330","ISSN":"0147-006X","author":[{"dropping-particle":"","family":"Colgin","given":"Laura Lee","non-dropping-particle":"","parse-names":false,"suffix":""}],"container-title":"Annual Review of Neuroscience","id":"ITEM-4","issue":"1","issued":{"date-parts":[["2013","7","8"]]},"page":"295-312","title":"Mechanisms and Functions of Theta Rhythms","type":"article-journal","volume":"36"},"uris":["http://www.mendeley.com/documents/?uuid=3e12482a-ae75-37d7-989c-5c1ffaf6accf"]},{"id":"ITEM-5","itemData":{"DOI":"10.1002/hipo.20345","ISSN":"10509631","author":[{"dropping-particle":"","family":"Foster","given":"David J.","non-dropping-particle":"","parse-names":false,"suffix":""},{"dropping-particle":"","family":"Wilson","given":"Matthew A.","non-dropping-particle":"","parse-names":false,"suffix":""}],"container-title":"Hippocampus","id":"ITEM-5","issue":"11","issued":{"date-parts":[["2007","11","1"]]},"page":"1093-1099","publisher":"Wiley-Blackwell","title":"Hippocampal theta sequences","type":"article-journal","volume":"17"},"uris":["http://www.mendeley.com/documents/?uuid=75eae4f7-0f23-33d4-bcad-91067ae8f8ad"]},{"id":"ITEM-6","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6","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 Wikenheiser and Redish, 2015)","plainTextFormattedCitation":"(Colgin, 2013; Dragoi and Buzsáki, 2006; Foster and Wilson, 2007; Hasselmo, 2005; Lisman and Redish, 2009; Wikenheiser and Redish, 2015)","previouslyFormattedCitation":"(Colgin, 2013; Dragoi and Buzsáki, 2006; Foster and Wilson, 2007; Hasselmo, 2005; Lisman and Redish, 2009; Wikenheiser and Redish, 2015)"},"properties":{"noteIndex":0},"schema":"https://github.com/citation-style-language/schema/raw/master/csl-citation.json"}</w:instrText>
      </w:r>
      <w:r w:rsidR="003219B2">
        <w:fldChar w:fldCharType="separate"/>
      </w:r>
      <w:r w:rsidR="003219B2" w:rsidRPr="003219B2">
        <w:rPr>
          <w:noProof/>
        </w:rPr>
        <w:t>(Colgin, 2013; Dragoi and Buzsáki, 2006; Foster and Wilson, 2007; Hasselmo, 2005; Lisman and Redish, 2009; Wikenheiser and Redish, 2015)</w:t>
      </w:r>
      <w:r w:rsidR="003219B2">
        <w:fldChar w:fldCharType="end"/>
      </w:r>
      <w:r w:rsidR="003219B2">
        <w:t xml:space="preserve">. </w:t>
      </w:r>
    </w:p>
    <w:p w14:paraId="1913BDA9" w14:textId="77777777" w:rsidR="008A75F5" w:rsidRPr="00A72ABE" w:rsidRDefault="008A75F5" w:rsidP="004D4AAC">
      <w:pPr>
        <w:widowControl w:val="0"/>
        <w:autoSpaceDE w:val="0"/>
        <w:autoSpaceDN w:val="0"/>
        <w:adjustRightInd w:val="0"/>
        <w:spacing w:line="480" w:lineRule="auto"/>
      </w:pPr>
    </w:p>
    <w:p w14:paraId="54EC0935" w14:textId="749DCF5E" w:rsidR="00A718F5" w:rsidRDefault="00A718F5" w:rsidP="00B95A62">
      <w:pPr>
        <w:pStyle w:val="ListParagraph"/>
        <w:widowControl w:val="0"/>
        <w:numPr>
          <w:ilvl w:val="2"/>
          <w:numId w:val="2"/>
        </w:numPr>
        <w:autoSpaceDE w:val="0"/>
        <w:autoSpaceDN w:val="0"/>
        <w:adjustRightInd w:val="0"/>
        <w:spacing w:line="480" w:lineRule="auto"/>
        <w:rPr>
          <w:i/>
        </w:rPr>
      </w:pPr>
      <w:r w:rsidRPr="00A718F5">
        <w:rPr>
          <w:i/>
        </w:rPr>
        <w:t xml:space="preserve">Lateral </w:t>
      </w:r>
      <w:proofErr w:type="spellStart"/>
      <w:r w:rsidRPr="00A718F5">
        <w:rPr>
          <w:i/>
        </w:rPr>
        <w:t>entorhinal</w:t>
      </w:r>
      <w:proofErr w:type="spellEnd"/>
      <w:r w:rsidRPr="00A718F5">
        <w:rPr>
          <w:i/>
        </w:rPr>
        <w:t xml:space="preserve"> cortex</w:t>
      </w:r>
    </w:p>
    <w:p w14:paraId="5B592A4B" w14:textId="259EB2C4" w:rsidR="004D4AAC" w:rsidRDefault="004D4AAC" w:rsidP="008730DC">
      <w:pPr>
        <w:widowControl w:val="0"/>
        <w:autoSpaceDE w:val="0"/>
        <w:autoSpaceDN w:val="0"/>
        <w:adjustRightInd w:val="0"/>
        <w:spacing w:line="480" w:lineRule="auto"/>
        <w:ind w:firstLine="720"/>
      </w:pPr>
      <w:r>
        <w:t xml:space="preserve">The </w:t>
      </w:r>
      <w:r w:rsidR="008730DC">
        <w:t xml:space="preserve">EC can be regarded as the gateway to the hippocampus and the lateral </w:t>
      </w:r>
      <w:proofErr w:type="spellStart"/>
      <w:r w:rsidR="008730DC">
        <w:t>entorhinal</w:t>
      </w:r>
      <w:proofErr w:type="spellEnd"/>
      <w:r w:rsidR="008730DC">
        <w:t xml:space="preserve"> </w:t>
      </w:r>
      <w:r>
        <w:t>cortex (LEC) is a subdivision of the EC</w:t>
      </w:r>
      <w:r w:rsidR="008730DC">
        <w:t xml:space="preserve"> that is distinct from the medial </w:t>
      </w:r>
      <w:proofErr w:type="spellStart"/>
      <w:r w:rsidR="008730DC">
        <w:t>entorhinal</w:t>
      </w:r>
      <w:proofErr w:type="spellEnd"/>
      <w:r w:rsidR="008730DC">
        <w:t xml:space="preserve"> cortex</w:t>
      </w:r>
      <w:r w:rsidR="003678FC">
        <w:t xml:space="preserve"> (MEC)</w:t>
      </w:r>
      <w:r w:rsidR="005E6811">
        <w:t xml:space="preserve"> on the basis of </w:t>
      </w:r>
      <w:proofErr w:type="spellStart"/>
      <w:r w:rsidR="005E6811">
        <w:t>cytoarchitecture</w:t>
      </w:r>
      <w:proofErr w:type="spellEnd"/>
      <w:r w:rsidR="005E6811">
        <w:t xml:space="preserve"> and connectivity</w:t>
      </w:r>
      <w:r w:rsidR="00457230">
        <w:t xml:space="preserve">. </w:t>
      </w:r>
      <w:r w:rsidR="00E23287">
        <w:t xml:space="preserve">As a general rule, the EC sends axons bound for hippocampal targets and receives neocortical input at layers I-III, while it receives hippocampal input and delivers neocortical </w:t>
      </w:r>
      <w:proofErr w:type="spellStart"/>
      <w:r w:rsidR="00E23287">
        <w:t>ouputs</w:t>
      </w:r>
      <w:proofErr w:type="spellEnd"/>
      <w:r w:rsidR="00E23287">
        <w:t xml:space="preserve"> at layers IV-VI. </w:t>
      </w:r>
      <w:r w:rsidR="008730DC">
        <w:t xml:space="preserve">The LEC </w:t>
      </w:r>
      <w:r w:rsidR="005E6811">
        <w:t xml:space="preserve">has reciprocal </w:t>
      </w:r>
      <w:r w:rsidR="005E6811">
        <w:lastRenderedPageBreak/>
        <w:t>connections</w:t>
      </w:r>
      <w:r w:rsidR="00457230">
        <w:t xml:space="preserve"> </w:t>
      </w:r>
      <w:r w:rsidR="005E6811">
        <w:t xml:space="preserve">with </w:t>
      </w:r>
      <w:r w:rsidR="003678FC">
        <w:t xml:space="preserve">the MEC, </w:t>
      </w:r>
      <w:r w:rsidR="005872D2">
        <w:t xml:space="preserve">amygdala, </w:t>
      </w:r>
      <w:proofErr w:type="spellStart"/>
      <w:r w:rsidR="00457230">
        <w:t>perirhinal</w:t>
      </w:r>
      <w:proofErr w:type="spellEnd"/>
      <w:r w:rsidR="00457230">
        <w:t xml:space="preserve"> cortex</w:t>
      </w:r>
      <w:r w:rsidR="00273940">
        <w:t xml:space="preserve">, </w:t>
      </w:r>
      <w:proofErr w:type="spellStart"/>
      <w:r w:rsidR="00273940">
        <w:t>piriform</w:t>
      </w:r>
      <w:proofErr w:type="spellEnd"/>
      <w:r w:rsidR="00273940">
        <w:t xml:space="preserve"> cortex</w:t>
      </w:r>
      <w:r w:rsidR="00457230">
        <w:t xml:space="preserve">, </w:t>
      </w:r>
      <w:proofErr w:type="spellStart"/>
      <w:r w:rsidR="00457230">
        <w:t>subicular</w:t>
      </w:r>
      <w:proofErr w:type="spellEnd"/>
      <w:r w:rsidR="00457230">
        <w:t xml:space="preserve"> complex, and CA1</w:t>
      </w:r>
      <w:r w:rsidR="005E6811">
        <w:t xml:space="preserve">, </w:t>
      </w:r>
      <w:r w:rsidR="00273940">
        <w:t xml:space="preserve">as well as </w:t>
      </w:r>
      <w:r w:rsidR="005E6811">
        <w:t>afferents to DG</w:t>
      </w:r>
      <w:r w:rsidR="00457230">
        <w:t xml:space="preserve"> </w:t>
      </w:r>
      <w:r w:rsidR="008730DC">
        <w:fldChar w:fldCharType="begin" w:fldLock="1"/>
      </w:r>
      <w:r w:rsidR="00220905">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008730DC">
        <w:fldChar w:fldCharType="separate"/>
      </w:r>
      <w:r w:rsidR="005E6811" w:rsidRPr="005E6811">
        <w:rPr>
          <w:noProof/>
        </w:rPr>
        <w:t>(Burwell and Amaral, 1998; Kerr et al., 2007; Köhler, 1988; van Strien et al., 2009)</w:t>
      </w:r>
      <w:r w:rsidR="008730DC">
        <w:fldChar w:fldCharType="end"/>
      </w:r>
      <w:r w:rsidR="008730DC">
        <w:t xml:space="preserve">. </w:t>
      </w:r>
    </w:p>
    <w:p w14:paraId="03560519" w14:textId="40269DC6" w:rsidR="005E6811" w:rsidRDefault="005E6811" w:rsidP="008730DC">
      <w:pPr>
        <w:widowControl w:val="0"/>
        <w:autoSpaceDE w:val="0"/>
        <w:autoSpaceDN w:val="0"/>
        <w:adjustRightInd w:val="0"/>
        <w:spacing w:line="480" w:lineRule="auto"/>
        <w:ind w:firstLine="720"/>
      </w:pPr>
      <w:r>
        <w:t>The function of the LEC is unclear</w:t>
      </w:r>
      <w:r w:rsidR="00C80915">
        <w:t xml:space="preserve">, though </w:t>
      </w:r>
      <w:r w:rsidR="00477E27">
        <w:t xml:space="preserve">some </w:t>
      </w:r>
      <w:r w:rsidR="00C80915">
        <w:t>hypotheses proposed its role as a relay station for “what” information to be integrated with “where” information</w:t>
      </w:r>
      <w:r w:rsidR="003678FC">
        <w:t>, originating</w:t>
      </w:r>
      <w:r w:rsidR="00C80915">
        <w:t xml:space="preserve"> from the </w:t>
      </w:r>
      <w:r w:rsidR="003678FC">
        <w:t>MEC,</w:t>
      </w:r>
      <w:r w:rsidR="00C80915">
        <w:t xml:space="preserve"> </w:t>
      </w:r>
      <w:r w:rsidR="00477E27">
        <w:t xml:space="preserve">at the hippocampal junction </w:t>
      </w:r>
      <w:r w:rsidR="00C80915">
        <w:fldChar w:fldCharType="begin" w:fldLock="1"/>
      </w:r>
      <w:r w:rsidR="00477E27">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00C80915">
        <w:fldChar w:fldCharType="separate"/>
      </w:r>
      <w:r w:rsidR="00477E27" w:rsidRPr="00477E27">
        <w:rPr>
          <w:noProof/>
        </w:rPr>
        <w:t>(Eichenbaum, 2016; Eichenbaum et al., 2012)</w:t>
      </w:r>
      <w:r w:rsidR="00C80915">
        <w:fldChar w:fldCharType="end"/>
      </w:r>
      <w:r>
        <w:t xml:space="preserve">. </w:t>
      </w:r>
      <w:r w:rsidR="00477E27">
        <w:t xml:space="preserve">This view is consistent with experimental findings of LEC </w:t>
      </w:r>
      <w:r w:rsidR="00193C8F">
        <w:t xml:space="preserve">showing </w:t>
      </w:r>
      <w:r w:rsidR="00477E27">
        <w:t xml:space="preserve">sensitivity to objects </w:t>
      </w:r>
      <w:r w:rsidR="00477E27">
        <w:fldChar w:fldCharType="begin" w:fldLock="1"/>
      </w:r>
      <w:r w:rsidR="00193C8F">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00477E27">
        <w:fldChar w:fldCharType="separate"/>
      </w:r>
      <w:r w:rsidR="00477E27" w:rsidRPr="00477E27">
        <w:rPr>
          <w:noProof/>
        </w:rPr>
        <w:t>(Deshmukh and Knierim, 2011; Deshmukh et al., 2012; Keene et al., 2016; Tsao et al., 2013)</w:t>
      </w:r>
      <w:r w:rsidR="00477E27">
        <w:fldChar w:fldCharType="end"/>
      </w:r>
      <w:r w:rsidR="00477E27">
        <w:t xml:space="preserve">. However, </w:t>
      </w:r>
      <w:r w:rsidR="00193C8F">
        <w:t xml:space="preserve">a recent study demonstrated that LEC might also support the </w:t>
      </w:r>
      <w:r w:rsidR="005D7F80">
        <w:t>associations</w:t>
      </w:r>
      <w:r w:rsidR="00193C8F">
        <w:t xml:space="preserve"> of events across episodic timescales </w:t>
      </w:r>
      <w:r w:rsidR="00193C8F">
        <w:fldChar w:fldCharType="begin" w:fldLock="1"/>
      </w:r>
      <w:r w:rsidR="00E23287">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193C8F">
        <w:fldChar w:fldCharType="separate"/>
      </w:r>
      <w:r w:rsidR="00193C8F" w:rsidRPr="00193C8F">
        <w:rPr>
          <w:noProof/>
        </w:rPr>
        <w:t>(Tsao et al., 2018)</w:t>
      </w:r>
      <w:r w:rsidR="00193C8F">
        <w:fldChar w:fldCharType="end"/>
      </w:r>
      <w:r w:rsidR="00193C8F">
        <w:t>.</w:t>
      </w:r>
    </w:p>
    <w:p w14:paraId="17A429E0" w14:textId="77777777" w:rsidR="00220905" w:rsidRPr="004D4AAC" w:rsidRDefault="00220905" w:rsidP="008730DC">
      <w:pPr>
        <w:widowControl w:val="0"/>
        <w:autoSpaceDE w:val="0"/>
        <w:autoSpaceDN w:val="0"/>
        <w:adjustRightInd w:val="0"/>
        <w:spacing w:line="480" w:lineRule="auto"/>
        <w:ind w:firstLine="720"/>
      </w:pPr>
    </w:p>
    <w:p w14:paraId="2E25A0FD" w14:textId="4ECC9E81" w:rsidR="00A718F5" w:rsidRDefault="0028785F" w:rsidP="00B95A62">
      <w:pPr>
        <w:pStyle w:val="ListParagraph"/>
        <w:widowControl w:val="0"/>
        <w:numPr>
          <w:ilvl w:val="2"/>
          <w:numId w:val="2"/>
        </w:numPr>
        <w:autoSpaceDE w:val="0"/>
        <w:autoSpaceDN w:val="0"/>
        <w:adjustRightInd w:val="0"/>
        <w:spacing w:line="480" w:lineRule="auto"/>
        <w:rPr>
          <w:i/>
        </w:rPr>
      </w:pPr>
      <w:r w:rsidRPr="0028785F">
        <w:rPr>
          <w:i/>
        </w:rPr>
        <w:t xml:space="preserve">Medial </w:t>
      </w:r>
      <w:proofErr w:type="spellStart"/>
      <w:r w:rsidRPr="0028785F">
        <w:rPr>
          <w:i/>
        </w:rPr>
        <w:t>entorhinal</w:t>
      </w:r>
      <w:proofErr w:type="spellEnd"/>
      <w:r w:rsidRPr="0028785F">
        <w:rPr>
          <w:i/>
        </w:rPr>
        <w:t xml:space="preserve"> cortex</w:t>
      </w:r>
    </w:p>
    <w:p w14:paraId="13E36CF2" w14:textId="688E5C5D" w:rsidR="005D7F80" w:rsidRDefault="005D7F80" w:rsidP="003678FC">
      <w:pPr>
        <w:pStyle w:val="ListParagraph"/>
        <w:widowControl w:val="0"/>
        <w:autoSpaceDE w:val="0"/>
        <w:autoSpaceDN w:val="0"/>
        <w:adjustRightInd w:val="0"/>
        <w:spacing w:line="480" w:lineRule="auto"/>
        <w:ind w:left="0" w:firstLine="720"/>
      </w:pPr>
      <w:r>
        <w:t>The</w:t>
      </w:r>
      <w:r w:rsidR="003678FC">
        <w:t xml:space="preserve"> medial </w:t>
      </w:r>
      <w:proofErr w:type="spellStart"/>
      <w:r w:rsidR="003678FC">
        <w:t>entorhinal</w:t>
      </w:r>
      <w:proofErr w:type="spellEnd"/>
      <w:r w:rsidR="003678FC">
        <w:t xml:space="preserve"> cortex (MEC), in contrast, receives most of </w:t>
      </w:r>
      <w:r w:rsidR="00273940">
        <w:t xml:space="preserve">its </w:t>
      </w:r>
      <w:r w:rsidR="003678FC">
        <w:t>cortical inputs from</w:t>
      </w:r>
      <w:r w:rsidR="00273940">
        <w:t xml:space="preserve"> the </w:t>
      </w:r>
      <w:proofErr w:type="spellStart"/>
      <w:r w:rsidR="00273940">
        <w:t>postrhinal</w:t>
      </w:r>
      <w:proofErr w:type="spellEnd"/>
      <w:r w:rsidR="00273940">
        <w:t xml:space="preserve"> and </w:t>
      </w:r>
      <w:proofErr w:type="spellStart"/>
      <w:r w:rsidR="00273940">
        <w:t>piriform</w:t>
      </w:r>
      <w:proofErr w:type="spellEnd"/>
      <w:r w:rsidR="00273940">
        <w:t xml:space="preserve"> cortex, but is also </w:t>
      </w:r>
      <w:r w:rsidR="00E23287">
        <w:t xml:space="preserve">connected with the </w:t>
      </w:r>
      <w:proofErr w:type="spellStart"/>
      <w:r w:rsidR="00E23287">
        <w:t>retrosplenial</w:t>
      </w:r>
      <w:proofErr w:type="spellEnd"/>
      <w:r w:rsidR="00E23287">
        <w:t xml:space="preserve"> cortex, posterior parietal cortex, visual association areas, CA1, and DG </w:t>
      </w:r>
      <w:r w:rsidR="00E23287">
        <w:fldChar w:fldCharType="begin" w:fldLock="1"/>
      </w:r>
      <w:r w:rsidR="00A95605">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00E23287">
        <w:fldChar w:fldCharType="separate"/>
      </w:r>
      <w:r w:rsidR="00E23287" w:rsidRPr="00E23287">
        <w:rPr>
          <w:noProof/>
        </w:rPr>
        <w:t>(Burwell and Amaral, 1998; van Strien et al., 2009)</w:t>
      </w:r>
      <w:r w:rsidR="00E23287">
        <w:fldChar w:fldCharType="end"/>
      </w:r>
      <w:r w:rsidR="00E23287">
        <w:t xml:space="preserve">. </w:t>
      </w:r>
    </w:p>
    <w:p w14:paraId="392448BB" w14:textId="695E3A8E" w:rsidR="00A95605" w:rsidRDefault="00A95605" w:rsidP="003678FC">
      <w:pPr>
        <w:pStyle w:val="ListParagraph"/>
        <w:widowControl w:val="0"/>
        <w:autoSpaceDE w:val="0"/>
        <w:autoSpaceDN w:val="0"/>
        <w:adjustRightInd w:val="0"/>
        <w:spacing w:line="480" w:lineRule="auto"/>
        <w:ind w:left="0" w:firstLine="720"/>
      </w:pPr>
      <w:r>
        <w:t>The MEC is perhaps most well-known for being</w:t>
      </w:r>
      <w:r w:rsidR="003219B2">
        <w:t xml:space="preserve"> the home of “grid cells”, which are (mostly pyramidal) neurons that fire in a hexagonal-lattice pattern tiling the environment </w:t>
      </w:r>
      <w:r w:rsidR="003219B2">
        <w:fldChar w:fldCharType="begin" w:fldLock="1"/>
      </w:r>
      <w:r w:rsidR="005D3B3A">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005D3B3A">
        <w:rPr>
          <w:rFonts w:ascii="Monaco" w:hAnsi="Monaco" w:cs="Monaco"/>
        </w:rPr>
        <w:instrText>∼</w:instrText>
      </w:r>
      <w:r w:rsidR="005D3B3A">
        <w:instrText xml:space="preserve">83% and </w:instrText>
      </w:r>
      <w:r w:rsidR="005D3B3A">
        <w:rPr>
          <w:rFonts w:ascii="Monaco" w:hAnsi="Monaco" w:cs="Monaco"/>
        </w:rPr>
        <w:instrText>∼</w:instrText>
      </w:r>
      <w:r w:rsidR="005D3B3A">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003219B2">
        <w:fldChar w:fldCharType="separate"/>
      </w:r>
      <w:r w:rsidR="003219B2" w:rsidRPr="003219B2">
        <w:rPr>
          <w:noProof/>
        </w:rPr>
        <w:t>(Hafting et al., 2005; Tang et al., 2014)</w:t>
      </w:r>
      <w:r w:rsidR="003219B2">
        <w:fldChar w:fldCharType="end"/>
      </w:r>
      <w:r w:rsidR="003219B2">
        <w:t xml:space="preserve">. </w:t>
      </w:r>
      <w:r w:rsidR="0065464B">
        <w:t xml:space="preserve">Thus, many subsequent studies have focused on MEC contributions to spatial navigation. However, there have been multiple demonstrations that MEC is not required for place cell formation in the hippocampus </w:t>
      </w:r>
      <w:r w:rsidR="005D3B3A">
        <w:fldChar w:fldCharType="begin" w:fldLock="1"/>
      </w:r>
      <w:r w:rsidR="005D3B3A">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mendeley":{"formattedCitation":"(Hales et al., 2014; Rueckemann et al., 2016; Schlesiger et al., 2015)","plainTextFormattedCitation":"(Hales et al., 2014; Rueckemann et al., 2016; Schlesiger et al., 2015)","previouslyFormattedCitation":"(Hales et al., 2014; Rueckemann et al., 2016; Schlesiger et al., 2015)"},"properties":{"noteIndex":0},"schema":"https://github.com/citation-style-language/schema/raw/master/csl-citation.json"}</w:instrText>
      </w:r>
      <w:r w:rsidR="005D3B3A">
        <w:fldChar w:fldCharType="separate"/>
      </w:r>
      <w:r w:rsidR="005D3B3A" w:rsidRPr="005D3B3A">
        <w:rPr>
          <w:noProof/>
        </w:rPr>
        <w:t>(Hales et al., 2014; Rueckemann et al., 2016; Schlesiger et al., 2015)</w:t>
      </w:r>
      <w:r w:rsidR="005D3B3A">
        <w:fldChar w:fldCharType="end"/>
      </w:r>
      <w:r w:rsidR="005D3B3A">
        <w:t xml:space="preserve">, leaving the field perplexed on its true function. </w:t>
      </w:r>
      <w:r w:rsidR="005D627D">
        <w:t xml:space="preserve">Other efforts have focused on the temporal correlates of the MEC and downstream hippocampal spiking </w:t>
      </w:r>
      <w:r w:rsidR="005D627D">
        <w:lastRenderedPageBreak/>
        <w:t>patterns</w:t>
      </w:r>
      <w:r w:rsidR="009830B0">
        <w:t xml:space="preserve">. </w:t>
      </w:r>
      <w:r w:rsidR="005D627D">
        <w:t xml:space="preserve">The MEC itself contains neurons that exhibit temporal firing fields during a delay </w:t>
      </w:r>
      <w:r w:rsidR="009830B0">
        <w:fldChar w:fldCharType="begin" w:fldLock="1"/>
      </w:r>
      <w:r w:rsidR="009830B0">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9830B0">
        <w:fldChar w:fldCharType="separate"/>
      </w:r>
      <w:r w:rsidR="009830B0" w:rsidRPr="009830B0">
        <w:rPr>
          <w:noProof/>
        </w:rPr>
        <w:t>(Kraus et al., 2015)</w:t>
      </w:r>
      <w:r w:rsidR="009830B0">
        <w:fldChar w:fldCharType="end"/>
      </w:r>
      <w:r w:rsidR="009830B0">
        <w:t xml:space="preserve">, and inhibiting it disrupts hippocampal sequences and temporal associative memory </w:t>
      </w:r>
      <w:r w:rsidR="009830B0">
        <w:fldChar w:fldCharType="begin" w:fldLock="1"/>
      </w:r>
      <w:r w:rsidR="0000310F">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009830B0">
        <w:fldChar w:fldCharType="separate"/>
      </w:r>
      <w:r w:rsidR="009830B0" w:rsidRPr="009830B0">
        <w:rPr>
          <w:noProof/>
        </w:rPr>
        <w:t>(Kitamura et al., 2014; Robinson et al., 2017; Schlesiger et al., 2015)</w:t>
      </w:r>
      <w:r w:rsidR="009830B0">
        <w:fldChar w:fldCharType="end"/>
      </w:r>
      <w:r w:rsidR="009830B0">
        <w:t>. A more recent hypothesis has</w:t>
      </w:r>
      <w:r w:rsidR="0000310F">
        <w:t xml:space="preserve"> suggested that the MEC might define a coordinate system of cognitive space for abstract associations </w:t>
      </w:r>
      <w:r w:rsidR="0000310F">
        <w:fldChar w:fldCharType="begin" w:fldLock="1"/>
      </w:r>
      <w:r w:rsidR="008A262F">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0000310F">
        <w:fldChar w:fldCharType="separate"/>
      </w:r>
      <w:r w:rsidR="0000310F" w:rsidRPr="0000310F">
        <w:rPr>
          <w:noProof/>
        </w:rPr>
        <w:t>(Bellmund et al., 2018)</w:t>
      </w:r>
      <w:r w:rsidR="0000310F">
        <w:fldChar w:fldCharType="end"/>
      </w:r>
      <w:r w:rsidR="0000310F">
        <w:t xml:space="preserve">.  </w:t>
      </w:r>
    </w:p>
    <w:p w14:paraId="4EBFBF8D" w14:textId="4B1BDF02" w:rsidR="00220905" w:rsidRPr="005D7F80" w:rsidRDefault="00220905" w:rsidP="003678FC">
      <w:pPr>
        <w:pStyle w:val="ListParagraph"/>
        <w:widowControl w:val="0"/>
        <w:autoSpaceDE w:val="0"/>
        <w:autoSpaceDN w:val="0"/>
        <w:adjustRightInd w:val="0"/>
        <w:spacing w:line="480" w:lineRule="auto"/>
        <w:ind w:left="0" w:firstLine="720"/>
      </w:pPr>
    </w:p>
    <w:p w14:paraId="6D401759" w14:textId="1AE9875E" w:rsidR="0028785F" w:rsidRDefault="0028785F" w:rsidP="00B95A62">
      <w:pPr>
        <w:pStyle w:val="ListParagraph"/>
        <w:widowControl w:val="0"/>
        <w:numPr>
          <w:ilvl w:val="2"/>
          <w:numId w:val="2"/>
        </w:numPr>
        <w:autoSpaceDE w:val="0"/>
        <w:autoSpaceDN w:val="0"/>
        <w:adjustRightInd w:val="0"/>
        <w:spacing w:line="480" w:lineRule="auto"/>
        <w:rPr>
          <w:i/>
        </w:rPr>
      </w:pPr>
      <w:r w:rsidRPr="0028785F">
        <w:rPr>
          <w:i/>
        </w:rPr>
        <w:t>Amygdala</w:t>
      </w:r>
    </w:p>
    <w:p w14:paraId="10A195C1" w14:textId="77777777" w:rsidR="00E77F4B" w:rsidRDefault="003220E2" w:rsidP="0085189C">
      <w:pPr>
        <w:pStyle w:val="ListParagraph"/>
        <w:widowControl w:val="0"/>
        <w:autoSpaceDE w:val="0"/>
        <w:autoSpaceDN w:val="0"/>
        <w:adjustRightInd w:val="0"/>
        <w:spacing w:line="480" w:lineRule="auto"/>
        <w:ind w:left="0" w:firstLine="720"/>
      </w:pPr>
      <w:r>
        <w:t xml:space="preserve">The amygdala </w:t>
      </w:r>
      <w:r w:rsidR="006433F9">
        <w:t xml:space="preserve">is an almond-shaped </w:t>
      </w:r>
      <w:r w:rsidR="0085189C">
        <w:t xml:space="preserve">subcortical structure known to be involved in emotional learning and memory. </w:t>
      </w:r>
      <w:r w:rsidR="008A262F">
        <w:t>Approximately 80%</w:t>
      </w:r>
      <w:r w:rsidR="00E77F4B">
        <w:t xml:space="preserve"> of the cells are</w:t>
      </w:r>
      <w:r w:rsidR="008A262F">
        <w:t xml:space="preserve"> </w:t>
      </w:r>
      <w:proofErr w:type="spellStart"/>
      <w:r w:rsidR="008A262F">
        <w:t>glutamatergic</w:t>
      </w:r>
      <w:proofErr w:type="spellEnd"/>
      <w:r w:rsidR="008A262F">
        <w:t xml:space="preserve"> spiny projection neurons, with the remainder being </w:t>
      </w:r>
      <w:proofErr w:type="spellStart"/>
      <w:r w:rsidR="008A262F">
        <w:t>GABAergic</w:t>
      </w:r>
      <w:proofErr w:type="spellEnd"/>
      <w:r w:rsidR="008A262F">
        <w:t xml:space="preserve"> interneurons </w:t>
      </w:r>
      <w:r w:rsidR="008A262F">
        <w:fldChar w:fldCharType="begin" w:fldLock="1"/>
      </w:r>
      <w:r w:rsidR="009A3FFA">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008A262F">
        <w:fldChar w:fldCharType="separate"/>
      </w:r>
      <w:r w:rsidR="008A262F" w:rsidRPr="008A262F">
        <w:rPr>
          <w:noProof/>
        </w:rPr>
        <w:t>(McDonald, 1982, 1985; Rainnie et al., 2006)</w:t>
      </w:r>
      <w:r w:rsidR="008A262F">
        <w:fldChar w:fldCharType="end"/>
      </w:r>
      <w:r w:rsidR="008A262F">
        <w:t xml:space="preserve">. </w:t>
      </w:r>
      <w:r w:rsidR="00E77F4B">
        <w:t>The amygdala’s</w:t>
      </w:r>
      <w:r w:rsidR="008A262F">
        <w:t xml:space="preserve"> </w:t>
      </w:r>
      <w:proofErr w:type="spellStart"/>
      <w:r w:rsidR="008A262F">
        <w:t>basolateral</w:t>
      </w:r>
      <w:proofErr w:type="spellEnd"/>
      <w:r w:rsidR="008A262F">
        <w:t xml:space="preserve"> nucleus is reciprocally connected with ventral CA1, </w:t>
      </w:r>
      <w:proofErr w:type="spellStart"/>
      <w:r w:rsidR="008A262F">
        <w:t>subiculum</w:t>
      </w:r>
      <w:proofErr w:type="spellEnd"/>
      <w:r w:rsidR="008A262F">
        <w:t>, and medial prefrontal cortex</w:t>
      </w:r>
      <w:r w:rsidR="00E77F4B">
        <w:t>, as well as the central nucleus of the amygdala</w:t>
      </w:r>
      <w:r w:rsidR="009A3FFA">
        <w:t xml:space="preserve"> </w:t>
      </w:r>
      <w:r w:rsidR="009A3FFA">
        <w:fldChar w:fldCharType="begin" w:fldLock="1"/>
      </w:r>
      <w:r w:rsidR="00E77F4B">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009A3FFA">
        <w:fldChar w:fldCharType="separate"/>
      </w:r>
      <w:r w:rsidR="009A3FFA" w:rsidRPr="009A3FFA">
        <w:rPr>
          <w:noProof/>
        </w:rPr>
        <w:t>(McDonald, 1991; McDonald et al., 1996; Pitkänen et al., 2000)</w:t>
      </w:r>
      <w:r w:rsidR="009A3FFA">
        <w:fldChar w:fldCharType="end"/>
      </w:r>
      <w:r w:rsidR="009A3FFA">
        <w:t xml:space="preserve">. </w:t>
      </w:r>
      <w:r w:rsidR="00E77F4B">
        <w:t xml:space="preserve">To contrast, the central </w:t>
      </w:r>
      <w:proofErr w:type="spellStart"/>
      <w:r w:rsidR="00E77F4B">
        <w:t>amydala</w:t>
      </w:r>
      <w:proofErr w:type="spellEnd"/>
      <w:r w:rsidR="00E77F4B">
        <w:t xml:space="preserve"> sends inhibitory projections to the periaqueductal gray and the hypothalamus </w:t>
      </w:r>
      <w:r w:rsidR="00E77F4B">
        <w:fldChar w:fldCharType="begin" w:fldLock="1"/>
      </w:r>
      <w:r w:rsidR="00E77F4B">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operties":{"noteIndex":0},"schema":"https://github.com/citation-style-language/schema/raw/master/csl-citation.json"}</w:instrText>
      </w:r>
      <w:r w:rsidR="00E77F4B">
        <w:fldChar w:fldCharType="separate"/>
      </w:r>
      <w:r w:rsidR="00E77F4B" w:rsidRPr="00E77F4B">
        <w:rPr>
          <w:noProof/>
        </w:rPr>
        <w:t>(Tovote et al., 2015)</w:t>
      </w:r>
      <w:r w:rsidR="00E77F4B">
        <w:fldChar w:fldCharType="end"/>
      </w:r>
      <w:r w:rsidR="00E77F4B">
        <w:t>.</w:t>
      </w:r>
    </w:p>
    <w:p w14:paraId="45D7BDA5" w14:textId="21FAC636" w:rsidR="00272BC9" w:rsidRDefault="00E77F4B" w:rsidP="0085189C">
      <w:pPr>
        <w:pStyle w:val="ListParagraph"/>
        <w:widowControl w:val="0"/>
        <w:autoSpaceDE w:val="0"/>
        <w:autoSpaceDN w:val="0"/>
        <w:adjustRightInd w:val="0"/>
        <w:spacing w:line="480" w:lineRule="auto"/>
        <w:ind w:left="0" w:firstLine="720"/>
      </w:pPr>
      <w:bookmarkStart w:id="0" w:name="_GoBack"/>
      <w:bookmarkEnd w:id="0"/>
      <w:r>
        <w:t xml:space="preserve"> </w:t>
      </w:r>
    </w:p>
    <w:p w14:paraId="029DDE49" w14:textId="77777777" w:rsidR="003220E2" w:rsidRPr="003220E2" w:rsidRDefault="003220E2" w:rsidP="00272BC9">
      <w:pPr>
        <w:pStyle w:val="ListParagraph"/>
        <w:widowControl w:val="0"/>
        <w:autoSpaceDE w:val="0"/>
        <w:autoSpaceDN w:val="0"/>
        <w:adjustRightInd w:val="0"/>
        <w:spacing w:line="480" w:lineRule="auto"/>
      </w:pPr>
    </w:p>
    <w:p w14:paraId="66F96A01" w14:textId="32FE08CE" w:rsidR="00397399" w:rsidRPr="00B473BE" w:rsidRDefault="00B473BE" w:rsidP="00B473BE">
      <w:pPr>
        <w:pStyle w:val="ListParagraph"/>
        <w:widowControl w:val="0"/>
        <w:numPr>
          <w:ilvl w:val="1"/>
          <w:numId w:val="2"/>
        </w:numPr>
        <w:autoSpaceDE w:val="0"/>
        <w:autoSpaceDN w:val="0"/>
        <w:adjustRightInd w:val="0"/>
        <w:spacing w:line="480" w:lineRule="auto"/>
        <w:rPr>
          <w:b/>
        </w:rPr>
      </w:pPr>
      <w:r w:rsidRPr="00B473BE">
        <w:rPr>
          <w:b/>
        </w:rPr>
        <w:t>Hippocampal function</w:t>
      </w:r>
    </w:p>
    <w:p w14:paraId="077F65A9" w14:textId="6F187096" w:rsidR="00B473BE" w:rsidRDefault="00220905" w:rsidP="004B15B8">
      <w:pPr>
        <w:widowControl w:val="0"/>
        <w:autoSpaceDE w:val="0"/>
        <w:autoSpaceDN w:val="0"/>
        <w:adjustRightInd w:val="0"/>
        <w:spacing w:line="480" w:lineRule="auto"/>
        <w:ind w:firstLine="360"/>
      </w:pPr>
      <w:r>
        <w:t xml:space="preserve">Special </w:t>
      </w:r>
      <w:r w:rsidR="00B473BE">
        <w:t xml:space="preserve">interest is being paid to how temporally-arranged cell sequences arise in CA1, independent of spatial correlates </w:t>
      </w:r>
      <w:r w:rsidR="00B473BE">
        <w:fldChar w:fldCharType="begin" w:fldLock="1"/>
      </w:r>
      <w:r w:rsidR="008A75F5">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2","issue":"4","issued":{"date-parts":[["2013","11"]]},"page":"1211-1230","title":"The hippocampus, time, and memory across scales.","type":"article-journal","volume":"142"},"uris":["http://www.mendeley.com/documents/?uuid=c3ad549e-e399-427c-aa2f-945d79847892"]},{"id":"ITEM-3","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3","issue":"2","issued":{"date-parts":[["2013","2"]]},"page":"81-88","title":"Memory on time","type":"article-journal","volume":"17"},"uris":["http://www.mendeley.com/documents/?uuid=c1b24b28-5171-3e68-99f1-bbb898d1f9ac"]},{"id":"ITEM-4","itemData":{"DOI":"10.1038/nrn3827","ISBN":"1471-003X","ISSN":"1471-003X","PMID":"25269553","abstract":"Nature Reviews Neuroscience, (2014). doi:10.1038/nrn3827","author":[{"dropping-particle":"","family":"Eichenbaum","given":"Howard","non-dropping-particle":"","parse-names":false,"suffix":""}],"container-title":"Nature Reviews Neuroscience","id":"ITEM-4","issue":"October","issued":{"date-parts":[["2014"]]},"page":"1-13","publisher":"Nature Publishing Group","title":"Time cells in the hippocampus: a new dimension for mapping memories","type":"article-journal","volume":"15"},"uris":["http://www.mendeley.com/documents/?uuid=d25c879f-c54b-4b6d-ba7d-c184b0939ef7"]}],"mendeley":{"formattedCitation":"(Buzsáki and Tingley, 2018; Eichenbaum, 2013, 2014; Howard and Eichenbaum, 2013)","plainTextFormattedCitation":"(Buzsáki and Tingley, 2018; Eichenbaum, 2013, 2014; Howard and Eichenbaum, 2013)","previouslyFormattedCitation":"(Buzsáki and Tingley, 2018; Eichenbaum, 2013, 2014; Howard and Eichenbaum, 2013)"},"properties":{"noteIndex":0},"schema":"https://github.com/citation-style-language/schema/raw/master/csl-citation.json"}</w:instrText>
      </w:r>
      <w:r w:rsidR="00B473BE">
        <w:fldChar w:fldCharType="separate"/>
      </w:r>
      <w:r w:rsidR="00B473BE" w:rsidRPr="00B473BE">
        <w:rPr>
          <w:noProof/>
        </w:rPr>
        <w:t>(Buzsáki and Tingley, 2018; Eichenbaum, 2013, 2014; Howard and Eichenbaum, 2013)</w:t>
      </w:r>
      <w:r w:rsidR="00B473BE">
        <w:fldChar w:fldCharType="end"/>
      </w:r>
      <w:r w:rsidR="00B473BE">
        <w:t xml:space="preserve">. </w:t>
      </w:r>
    </w:p>
    <w:p w14:paraId="3663F014" w14:textId="77777777" w:rsidR="00B473BE" w:rsidRPr="00B473BE" w:rsidRDefault="00B473BE" w:rsidP="00B473BE">
      <w:pPr>
        <w:widowControl w:val="0"/>
        <w:autoSpaceDE w:val="0"/>
        <w:autoSpaceDN w:val="0"/>
        <w:adjustRightInd w:val="0"/>
        <w:spacing w:line="480" w:lineRule="auto"/>
        <w:rPr>
          <w:b/>
        </w:rPr>
      </w:pPr>
    </w:p>
    <w:p w14:paraId="1F555BC1" w14:textId="667E26C1" w:rsidR="00E77F4B" w:rsidRPr="00E77F4B" w:rsidRDefault="00594435" w:rsidP="00E77F4B">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77F4B" w:rsidRPr="00E77F4B">
        <w:rPr>
          <w:noProof/>
        </w:rPr>
        <w:t xml:space="preserve">Adolphs, R., Tranel, D., Damasio, H., and Damasio, A. (1994). Impaired recognition of emotion in facial expressions following bilateral damage to the human amygdala. Nature </w:t>
      </w:r>
      <w:r w:rsidR="00E77F4B" w:rsidRPr="00E77F4B">
        <w:rPr>
          <w:i/>
          <w:iCs/>
          <w:noProof/>
        </w:rPr>
        <w:t>372</w:t>
      </w:r>
      <w:r w:rsidR="00E77F4B" w:rsidRPr="00E77F4B">
        <w:rPr>
          <w:noProof/>
        </w:rPr>
        <w:t>, 669–672.</w:t>
      </w:r>
    </w:p>
    <w:p w14:paraId="28ADCA3D" w14:textId="77777777" w:rsidR="00E77F4B" w:rsidRPr="00E77F4B" w:rsidRDefault="00E77F4B" w:rsidP="00E77F4B">
      <w:pPr>
        <w:widowControl w:val="0"/>
        <w:autoSpaceDE w:val="0"/>
        <w:autoSpaceDN w:val="0"/>
        <w:adjustRightInd w:val="0"/>
        <w:rPr>
          <w:noProof/>
        </w:rPr>
      </w:pPr>
      <w:r w:rsidRPr="00E77F4B">
        <w:rPr>
          <w:noProof/>
        </w:rPr>
        <w:t xml:space="preserve">Amaral, D.G., Dolorfo, C., and Alvarez-Royo, P. (1991). Organization of CA1 projections to the </w:t>
      </w:r>
      <w:r w:rsidRPr="00E77F4B">
        <w:rPr>
          <w:noProof/>
        </w:rPr>
        <w:lastRenderedPageBreak/>
        <w:t xml:space="preserve">subiculum: A PHA-L analysis in the rat. Hippocampus </w:t>
      </w:r>
      <w:r w:rsidRPr="00E77F4B">
        <w:rPr>
          <w:i/>
          <w:iCs/>
          <w:noProof/>
        </w:rPr>
        <w:t>1</w:t>
      </w:r>
      <w:r w:rsidRPr="00E77F4B">
        <w:rPr>
          <w:noProof/>
        </w:rPr>
        <w:t>, 415–435.</w:t>
      </w:r>
    </w:p>
    <w:p w14:paraId="2E3458CF" w14:textId="77777777" w:rsidR="00E77F4B" w:rsidRPr="00E77F4B" w:rsidRDefault="00E77F4B" w:rsidP="00E77F4B">
      <w:pPr>
        <w:widowControl w:val="0"/>
        <w:autoSpaceDE w:val="0"/>
        <w:autoSpaceDN w:val="0"/>
        <w:adjustRightInd w:val="0"/>
        <w:rPr>
          <w:noProof/>
        </w:rPr>
      </w:pPr>
      <w:r w:rsidRPr="00E77F4B">
        <w:rPr>
          <w:noProof/>
        </w:rPr>
        <w:t xml:space="preserve">Bellmund, J.L.S., Gärdenfors, P., Moser, E.I., and Doeller, C.F. (2018). Navigating cognition: Spatial codes for human thinking. Science </w:t>
      </w:r>
      <w:r w:rsidRPr="00E77F4B">
        <w:rPr>
          <w:i/>
          <w:iCs/>
          <w:noProof/>
        </w:rPr>
        <w:t>362</w:t>
      </w:r>
      <w:r w:rsidRPr="00E77F4B">
        <w:rPr>
          <w:noProof/>
        </w:rPr>
        <w:t>, eaat6766.</w:t>
      </w:r>
    </w:p>
    <w:p w14:paraId="293FBE17" w14:textId="77777777" w:rsidR="00E77F4B" w:rsidRPr="00E77F4B" w:rsidRDefault="00E77F4B" w:rsidP="00E77F4B">
      <w:pPr>
        <w:widowControl w:val="0"/>
        <w:autoSpaceDE w:val="0"/>
        <w:autoSpaceDN w:val="0"/>
        <w:adjustRightInd w:val="0"/>
        <w:rPr>
          <w:noProof/>
        </w:rPr>
      </w:pPr>
      <w:r w:rsidRPr="00E77F4B">
        <w:rPr>
          <w:noProof/>
        </w:rPr>
        <w:t xml:space="preserve">Berger, T.W., Swanson, G.W., Milner, T.A., Lynch, G.S., and Thompson, R.F. (1980). Reciprocal anatomical connections between hippocampus and subiculum in the rabbit evidence for subicular innervation of regio superior. Brain Res. </w:t>
      </w:r>
      <w:r w:rsidRPr="00E77F4B">
        <w:rPr>
          <w:i/>
          <w:iCs/>
          <w:noProof/>
        </w:rPr>
        <w:t>183</w:t>
      </w:r>
      <w:r w:rsidRPr="00E77F4B">
        <w:rPr>
          <w:noProof/>
        </w:rPr>
        <w:t>, 265–276.</w:t>
      </w:r>
    </w:p>
    <w:p w14:paraId="0D6C3760" w14:textId="77777777" w:rsidR="00E77F4B" w:rsidRPr="00E77F4B" w:rsidRDefault="00E77F4B" w:rsidP="00E77F4B">
      <w:pPr>
        <w:widowControl w:val="0"/>
        <w:autoSpaceDE w:val="0"/>
        <w:autoSpaceDN w:val="0"/>
        <w:adjustRightInd w:val="0"/>
        <w:rPr>
          <w:noProof/>
        </w:rPr>
      </w:pPr>
      <w:r w:rsidRPr="00E77F4B">
        <w:rPr>
          <w:noProof/>
        </w:rPr>
        <w:t xml:space="preserve">Bittner, K.C., Grienberger, C., Vaidya, S.P., Milstein, A.D., Macklin, J.J., Suh, J., Tonegawa, S., and Magee, J.C. (2015). Conjunctive input processing drives feature selectivity in hippocampal CA1 neurons. Nat. Neurosci. </w:t>
      </w:r>
      <w:r w:rsidRPr="00E77F4B">
        <w:rPr>
          <w:i/>
          <w:iCs/>
          <w:noProof/>
        </w:rPr>
        <w:t>18</w:t>
      </w:r>
      <w:r w:rsidRPr="00E77F4B">
        <w:rPr>
          <w:noProof/>
        </w:rPr>
        <w:t>, 1133–1142.</w:t>
      </w:r>
    </w:p>
    <w:p w14:paraId="0B950823" w14:textId="77777777" w:rsidR="00E77F4B" w:rsidRPr="00E77F4B" w:rsidRDefault="00E77F4B" w:rsidP="00E77F4B">
      <w:pPr>
        <w:widowControl w:val="0"/>
        <w:autoSpaceDE w:val="0"/>
        <w:autoSpaceDN w:val="0"/>
        <w:adjustRightInd w:val="0"/>
        <w:rPr>
          <w:noProof/>
        </w:rPr>
      </w:pPr>
      <w:r w:rsidRPr="00E77F4B">
        <w:rPr>
          <w:noProof/>
        </w:rPr>
        <w:t xml:space="preserve">Burwell, R.D., and Amaral, D.G. (1998). Cortical afferents of the perirhinal, postrhinal, and entorhinal cortices of the rat. J. Comp. Neurol. </w:t>
      </w:r>
      <w:r w:rsidRPr="00E77F4B">
        <w:rPr>
          <w:i/>
          <w:iCs/>
          <w:noProof/>
        </w:rPr>
        <w:t>398</w:t>
      </w:r>
      <w:r w:rsidRPr="00E77F4B">
        <w:rPr>
          <w:noProof/>
        </w:rPr>
        <w:t>, 179–205.</w:t>
      </w:r>
    </w:p>
    <w:p w14:paraId="6F65EB46" w14:textId="77777777" w:rsidR="00E77F4B" w:rsidRPr="00E77F4B" w:rsidRDefault="00E77F4B" w:rsidP="00E77F4B">
      <w:pPr>
        <w:widowControl w:val="0"/>
        <w:autoSpaceDE w:val="0"/>
        <w:autoSpaceDN w:val="0"/>
        <w:adjustRightInd w:val="0"/>
        <w:rPr>
          <w:noProof/>
        </w:rPr>
      </w:pPr>
      <w:r w:rsidRPr="00E77F4B">
        <w:rPr>
          <w:noProof/>
        </w:rPr>
        <w:t xml:space="preserve">Buzsáki, G. (2002). Theta oscillations in the hippocampus. Neuron </w:t>
      </w:r>
      <w:r w:rsidRPr="00E77F4B">
        <w:rPr>
          <w:i/>
          <w:iCs/>
          <w:noProof/>
        </w:rPr>
        <w:t>33</w:t>
      </w:r>
      <w:r w:rsidRPr="00E77F4B">
        <w:rPr>
          <w:noProof/>
        </w:rPr>
        <w:t>, 325–340.</w:t>
      </w:r>
    </w:p>
    <w:p w14:paraId="33FFBDFD" w14:textId="77777777" w:rsidR="00E77F4B" w:rsidRPr="00E77F4B" w:rsidRDefault="00E77F4B" w:rsidP="00E77F4B">
      <w:pPr>
        <w:widowControl w:val="0"/>
        <w:autoSpaceDE w:val="0"/>
        <w:autoSpaceDN w:val="0"/>
        <w:adjustRightInd w:val="0"/>
        <w:rPr>
          <w:noProof/>
        </w:rPr>
      </w:pPr>
      <w:r w:rsidRPr="00E77F4B">
        <w:rPr>
          <w:noProof/>
        </w:rPr>
        <w:t>Buzsáki, G., and Tingley, D. (2018). Special Issue: Time in the Brain Space and Time: The Hippocampus as a Sequence Generator.</w:t>
      </w:r>
    </w:p>
    <w:p w14:paraId="75285991" w14:textId="77777777" w:rsidR="00E77F4B" w:rsidRPr="00E77F4B" w:rsidRDefault="00E77F4B" w:rsidP="00E77F4B">
      <w:pPr>
        <w:widowControl w:val="0"/>
        <w:autoSpaceDE w:val="0"/>
        <w:autoSpaceDN w:val="0"/>
        <w:adjustRightInd w:val="0"/>
        <w:rPr>
          <w:noProof/>
        </w:rPr>
      </w:pPr>
      <w:r w:rsidRPr="00E77F4B">
        <w:rPr>
          <w:noProof/>
        </w:rPr>
        <w:t xml:space="preserve">Colgin, L.L. (2013). Mechanisms and Functions of Theta Rhythms. Annu. Rev. Neurosci. </w:t>
      </w:r>
      <w:r w:rsidRPr="00E77F4B">
        <w:rPr>
          <w:i/>
          <w:iCs/>
          <w:noProof/>
        </w:rPr>
        <w:t>36</w:t>
      </w:r>
      <w:r w:rsidRPr="00E77F4B">
        <w:rPr>
          <w:noProof/>
        </w:rPr>
        <w:t>, 295–312.</w:t>
      </w:r>
    </w:p>
    <w:p w14:paraId="2800F488" w14:textId="77777777" w:rsidR="00E77F4B" w:rsidRPr="00E77F4B" w:rsidRDefault="00E77F4B" w:rsidP="00E77F4B">
      <w:pPr>
        <w:widowControl w:val="0"/>
        <w:autoSpaceDE w:val="0"/>
        <w:autoSpaceDN w:val="0"/>
        <w:adjustRightInd w:val="0"/>
        <w:rPr>
          <w:noProof/>
        </w:rPr>
      </w:pPr>
      <w:r w:rsidRPr="00E77F4B">
        <w:rPr>
          <w:noProof/>
        </w:rPr>
        <w:t xml:space="preserve">Cui, Z., Gerfen, C.R., and Young, W.S. (2013). Hypothalamic and other connections with dorsal CA2 area of the mouse hippocampus. J. Comp. Neurol. </w:t>
      </w:r>
      <w:r w:rsidRPr="00E77F4B">
        <w:rPr>
          <w:i/>
          <w:iCs/>
          <w:noProof/>
        </w:rPr>
        <w:t>521</w:t>
      </w:r>
      <w:r w:rsidRPr="00E77F4B">
        <w:rPr>
          <w:noProof/>
        </w:rPr>
        <w:t>, 1844–1866.</w:t>
      </w:r>
    </w:p>
    <w:p w14:paraId="47B1CBC4" w14:textId="77777777" w:rsidR="00E77F4B" w:rsidRPr="00E77F4B" w:rsidRDefault="00E77F4B" w:rsidP="00E77F4B">
      <w:pPr>
        <w:widowControl w:val="0"/>
        <w:autoSpaceDE w:val="0"/>
        <w:autoSpaceDN w:val="0"/>
        <w:adjustRightInd w:val="0"/>
        <w:rPr>
          <w:noProof/>
        </w:rPr>
      </w:pPr>
      <w:r w:rsidRPr="00E77F4B">
        <w:rPr>
          <w:noProof/>
        </w:rPr>
        <w:t xml:space="preserve">Danielson, N.B., Kaifosh, P., Zaremba, J.D., Lovett-Barron, M., Tsai, J., Denny, C.A., Balough, E.M., Goldberg, A.R., Drew, L.J., Hen, R., et al. (2016a). Distinct Contribution of Adult-Born Hippocampal Granule Cells to Context Encoding. Neuron </w:t>
      </w:r>
      <w:r w:rsidRPr="00E77F4B">
        <w:rPr>
          <w:i/>
          <w:iCs/>
          <w:noProof/>
        </w:rPr>
        <w:t>90</w:t>
      </w:r>
      <w:r w:rsidRPr="00E77F4B">
        <w:rPr>
          <w:noProof/>
        </w:rPr>
        <w:t>, 101–112.</w:t>
      </w:r>
    </w:p>
    <w:p w14:paraId="0AE2E730" w14:textId="77777777" w:rsidR="00E77F4B" w:rsidRPr="00E77F4B" w:rsidRDefault="00E77F4B" w:rsidP="00E77F4B">
      <w:pPr>
        <w:widowControl w:val="0"/>
        <w:autoSpaceDE w:val="0"/>
        <w:autoSpaceDN w:val="0"/>
        <w:adjustRightInd w:val="0"/>
        <w:rPr>
          <w:noProof/>
        </w:rPr>
      </w:pPr>
      <w:r w:rsidRPr="00E77F4B">
        <w:rPr>
          <w:noProof/>
        </w:rPr>
        <w:t xml:space="preserve">Danielson, N.B., Zaremba, J.D., Kaifosh, P., Bowler, J., Ladow, M., and Losonczy, A. (2016b). Sublayer-Specific Coding Dynamics during Spatial Navigation and Learning in Hippocampal Area CA1. Neuron </w:t>
      </w:r>
      <w:r w:rsidRPr="00E77F4B">
        <w:rPr>
          <w:i/>
          <w:iCs/>
          <w:noProof/>
        </w:rPr>
        <w:t>91</w:t>
      </w:r>
      <w:r w:rsidRPr="00E77F4B">
        <w:rPr>
          <w:noProof/>
        </w:rPr>
        <w:t>, 652–665.</w:t>
      </w:r>
    </w:p>
    <w:p w14:paraId="3DCBCCC4" w14:textId="77777777" w:rsidR="00E77F4B" w:rsidRPr="00E77F4B" w:rsidRDefault="00E77F4B" w:rsidP="00E77F4B">
      <w:pPr>
        <w:widowControl w:val="0"/>
        <w:autoSpaceDE w:val="0"/>
        <w:autoSpaceDN w:val="0"/>
        <w:adjustRightInd w:val="0"/>
        <w:rPr>
          <w:noProof/>
        </w:rPr>
      </w:pPr>
      <w:r w:rsidRPr="00E77F4B">
        <w:rPr>
          <w:noProof/>
        </w:rPr>
        <w:t xml:space="preserve">Danielson, N.B., Turi, G.F., Ladow, M., Chavlis, S., Petrantonakis, P.C., Poirazi, P., and Losonczy, A. (2017). In Vivo Imaging of Dentate Gyrus Mossy Cells in Behaving Mice. Neuron </w:t>
      </w:r>
      <w:r w:rsidRPr="00E77F4B">
        <w:rPr>
          <w:i/>
          <w:iCs/>
          <w:noProof/>
        </w:rPr>
        <w:t>93</w:t>
      </w:r>
      <w:r w:rsidRPr="00E77F4B">
        <w:rPr>
          <w:noProof/>
        </w:rPr>
        <w:t>, 552–559.e4.</w:t>
      </w:r>
    </w:p>
    <w:p w14:paraId="4E7B5B1C" w14:textId="77777777" w:rsidR="00E77F4B" w:rsidRPr="00E77F4B" w:rsidRDefault="00E77F4B" w:rsidP="00E77F4B">
      <w:pPr>
        <w:widowControl w:val="0"/>
        <w:autoSpaceDE w:val="0"/>
        <w:autoSpaceDN w:val="0"/>
        <w:adjustRightInd w:val="0"/>
        <w:rPr>
          <w:noProof/>
        </w:rPr>
      </w:pPr>
      <w:r w:rsidRPr="00E77F4B">
        <w:rPr>
          <w:noProof/>
        </w:rPr>
        <w:t xml:space="preserve">Deshmukh, S.S., and Knierim, J.J. (2011). Representation of Non-Spatial and Spatial Information in the Lateral Entorhinal Cortex. Front. Behav. Neurosci. </w:t>
      </w:r>
      <w:r w:rsidRPr="00E77F4B">
        <w:rPr>
          <w:i/>
          <w:iCs/>
          <w:noProof/>
        </w:rPr>
        <w:t>5</w:t>
      </w:r>
      <w:r w:rsidRPr="00E77F4B">
        <w:rPr>
          <w:noProof/>
        </w:rPr>
        <w:t>, 69.</w:t>
      </w:r>
    </w:p>
    <w:p w14:paraId="6D632E31" w14:textId="77777777" w:rsidR="00E77F4B" w:rsidRPr="00E77F4B" w:rsidRDefault="00E77F4B" w:rsidP="00E77F4B">
      <w:pPr>
        <w:widowControl w:val="0"/>
        <w:autoSpaceDE w:val="0"/>
        <w:autoSpaceDN w:val="0"/>
        <w:adjustRightInd w:val="0"/>
        <w:rPr>
          <w:noProof/>
        </w:rPr>
      </w:pPr>
      <w:r w:rsidRPr="00E77F4B">
        <w:rPr>
          <w:noProof/>
        </w:rPr>
        <w:t xml:space="preserve">Deshmukh, S.S., Johnson, J.L., and Knierim, J.J. (2012). Perirhinal cortex represents nonspatial, but not spatial, information in rats foraging in the presence of objects: Comparison with lateral entorhinal cortex. Hippocampus </w:t>
      </w:r>
      <w:r w:rsidRPr="00E77F4B">
        <w:rPr>
          <w:i/>
          <w:iCs/>
          <w:noProof/>
        </w:rPr>
        <w:t>22</w:t>
      </w:r>
      <w:r w:rsidRPr="00E77F4B">
        <w:rPr>
          <w:noProof/>
        </w:rPr>
        <w:t>, 2045–2058.</w:t>
      </w:r>
    </w:p>
    <w:p w14:paraId="10EFF2A8" w14:textId="77777777" w:rsidR="00E77F4B" w:rsidRPr="00E77F4B" w:rsidRDefault="00E77F4B" w:rsidP="00E77F4B">
      <w:pPr>
        <w:widowControl w:val="0"/>
        <w:autoSpaceDE w:val="0"/>
        <w:autoSpaceDN w:val="0"/>
        <w:adjustRightInd w:val="0"/>
        <w:rPr>
          <w:noProof/>
        </w:rPr>
      </w:pPr>
      <w:r w:rsidRPr="00E77F4B">
        <w:rPr>
          <w:noProof/>
        </w:rPr>
        <w:t xml:space="preserve">Dragoi, G., and Buzsáki, G. (2006). Temporal Encoding of Place Sequences by Hippocampal </w:t>
      </w:r>
      <w:r w:rsidRPr="00E77F4B">
        <w:rPr>
          <w:noProof/>
        </w:rPr>
        <w:lastRenderedPageBreak/>
        <w:t xml:space="preserve">Cell Assemblies. Neuron </w:t>
      </w:r>
      <w:r w:rsidRPr="00E77F4B">
        <w:rPr>
          <w:i/>
          <w:iCs/>
          <w:noProof/>
        </w:rPr>
        <w:t>50</w:t>
      </w:r>
      <w:r w:rsidRPr="00E77F4B">
        <w:rPr>
          <w:noProof/>
        </w:rPr>
        <w:t>, 145–157.</w:t>
      </w:r>
    </w:p>
    <w:p w14:paraId="603CDD63" w14:textId="77777777" w:rsidR="00E77F4B" w:rsidRPr="00E77F4B" w:rsidRDefault="00E77F4B" w:rsidP="00E77F4B">
      <w:pPr>
        <w:widowControl w:val="0"/>
        <w:autoSpaceDE w:val="0"/>
        <w:autoSpaceDN w:val="0"/>
        <w:adjustRightInd w:val="0"/>
        <w:rPr>
          <w:noProof/>
        </w:rPr>
      </w:pPr>
      <w:r w:rsidRPr="00E77F4B">
        <w:rPr>
          <w:noProof/>
        </w:rPr>
        <w:t xml:space="preserve">Dudek, S.M., Alexander, G.M., and Farris, S. (2016). Rediscovering area CA2: unique properties and functions. Nat. Rev. Neurosci. </w:t>
      </w:r>
      <w:r w:rsidRPr="00E77F4B">
        <w:rPr>
          <w:i/>
          <w:iCs/>
          <w:noProof/>
        </w:rPr>
        <w:t>17</w:t>
      </w:r>
      <w:r w:rsidRPr="00E77F4B">
        <w:rPr>
          <w:noProof/>
        </w:rPr>
        <w:t>, 89–102.</w:t>
      </w:r>
    </w:p>
    <w:p w14:paraId="1A060E50" w14:textId="77777777" w:rsidR="00E77F4B" w:rsidRPr="00E77F4B" w:rsidRDefault="00E77F4B" w:rsidP="00E77F4B">
      <w:pPr>
        <w:widowControl w:val="0"/>
        <w:autoSpaceDE w:val="0"/>
        <w:autoSpaceDN w:val="0"/>
        <w:adjustRightInd w:val="0"/>
        <w:rPr>
          <w:noProof/>
        </w:rPr>
      </w:pPr>
      <w:r w:rsidRPr="00E77F4B">
        <w:rPr>
          <w:noProof/>
        </w:rPr>
        <w:t xml:space="preserve">Eichenbaum, H. (2004). Hippocampus: Cognitive processes and neural representations that underlie declarative memory. Neuron </w:t>
      </w:r>
      <w:r w:rsidRPr="00E77F4B">
        <w:rPr>
          <w:i/>
          <w:iCs/>
          <w:noProof/>
        </w:rPr>
        <w:t>44</w:t>
      </w:r>
      <w:r w:rsidRPr="00E77F4B">
        <w:rPr>
          <w:noProof/>
        </w:rPr>
        <w:t>, 109–120.</w:t>
      </w:r>
    </w:p>
    <w:p w14:paraId="755FC363" w14:textId="77777777" w:rsidR="00E77F4B" w:rsidRPr="00E77F4B" w:rsidRDefault="00E77F4B" w:rsidP="00E77F4B">
      <w:pPr>
        <w:widowControl w:val="0"/>
        <w:autoSpaceDE w:val="0"/>
        <w:autoSpaceDN w:val="0"/>
        <w:adjustRightInd w:val="0"/>
        <w:rPr>
          <w:noProof/>
        </w:rPr>
      </w:pPr>
      <w:r w:rsidRPr="00E77F4B">
        <w:rPr>
          <w:noProof/>
        </w:rPr>
        <w:t xml:space="preserve">Eichenbaum, H. (2013). Memory on time. Trends Cogn. Sci. </w:t>
      </w:r>
      <w:r w:rsidRPr="00E77F4B">
        <w:rPr>
          <w:i/>
          <w:iCs/>
          <w:noProof/>
        </w:rPr>
        <w:t>17</w:t>
      </w:r>
      <w:r w:rsidRPr="00E77F4B">
        <w:rPr>
          <w:noProof/>
        </w:rPr>
        <w:t>, 81–88.</w:t>
      </w:r>
    </w:p>
    <w:p w14:paraId="75D7B33C" w14:textId="77777777" w:rsidR="00E77F4B" w:rsidRPr="00E77F4B" w:rsidRDefault="00E77F4B" w:rsidP="00E77F4B">
      <w:pPr>
        <w:widowControl w:val="0"/>
        <w:autoSpaceDE w:val="0"/>
        <w:autoSpaceDN w:val="0"/>
        <w:adjustRightInd w:val="0"/>
        <w:rPr>
          <w:noProof/>
        </w:rPr>
      </w:pPr>
      <w:r w:rsidRPr="00E77F4B">
        <w:rPr>
          <w:noProof/>
        </w:rPr>
        <w:t xml:space="preserve">Eichenbaum, H. (2014). Time cells in the hippocampus: a new dimension for mapping memories. Nat. Rev. Neurosci. </w:t>
      </w:r>
      <w:r w:rsidRPr="00E77F4B">
        <w:rPr>
          <w:i/>
          <w:iCs/>
          <w:noProof/>
        </w:rPr>
        <w:t>15</w:t>
      </w:r>
      <w:r w:rsidRPr="00E77F4B">
        <w:rPr>
          <w:noProof/>
        </w:rPr>
        <w:t>, 1–13.</w:t>
      </w:r>
    </w:p>
    <w:p w14:paraId="6F03F1D1" w14:textId="77777777" w:rsidR="00E77F4B" w:rsidRPr="00E77F4B" w:rsidRDefault="00E77F4B" w:rsidP="00E77F4B">
      <w:pPr>
        <w:widowControl w:val="0"/>
        <w:autoSpaceDE w:val="0"/>
        <w:autoSpaceDN w:val="0"/>
        <w:adjustRightInd w:val="0"/>
        <w:rPr>
          <w:noProof/>
        </w:rPr>
      </w:pPr>
      <w:r w:rsidRPr="00E77F4B">
        <w:rPr>
          <w:noProof/>
        </w:rPr>
        <w:t>Eichenbaum, H. (2016). What Versus Where: Non-spatial Aspects of Memory Representation by the Hippocampus. (Springer, Cham), pp. 101–117.</w:t>
      </w:r>
    </w:p>
    <w:p w14:paraId="0560C3DC" w14:textId="77777777" w:rsidR="00E77F4B" w:rsidRPr="00E77F4B" w:rsidRDefault="00E77F4B" w:rsidP="00E77F4B">
      <w:pPr>
        <w:widowControl w:val="0"/>
        <w:autoSpaceDE w:val="0"/>
        <w:autoSpaceDN w:val="0"/>
        <w:adjustRightInd w:val="0"/>
        <w:rPr>
          <w:noProof/>
        </w:rPr>
      </w:pPr>
      <w:r w:rsidRPr="00E77F4B">
        <w:rPr>
          <w:noProof/>
        </w:rPr>
        <w:t xml:space="preserve">Eichenbaum, H. (2017). On the Integration of Space, Time, and Memory. Neuron </w:t>
      </w:r>
      <w:r w:rsidRPr="00E77F4B">
        <w:rPr>
          <w:i/>
          <w:iCs/>
          <w:noProof/>
        </w:rPr>
        <w:t>95</w:t>
      </w:r>
      <w:r w:rsidRPr="00E77F4B">
        <w:rPr>
          <w:noProof/>
        </w:rPr>
        <w:t>, 1007–1018.</w:t>
      </w:r>
    </w:p>
    <w:p w14:paraId="6C4675CF" w14:textId="77777777" w:rsidR="00E77F4B" w:rsidRPr="00E77F4B" w:rsidRDefault="00E77F4B" w:rsidP="00E77F4B">
      <w:pPr>
        <w:widowControl w:val="0"/>
        <w:autoSpaceDE w:val="0"/>
        <w:autoSpaceDN w:val="0"/>
        <w:adjustRightInd w:val="0"/>
        <w:rPr>
          <w:noProof/>
        </w:rPr>
      </w:pPr>
      <w:r w:rsidRPr="00E77F4B">
        <w:rPr>
          <w:noProof/>
        </w:rPr>
        <w:t xml:space="preserve">Eichenbaum, H., and Cohen, N.J. (2014). Can We Reconcile the Declarative Memory and Spatial Navigation Views on Hippocampal Function? Neuron </w:t>
      </w:r>
      <w:r w:rsidRPr="00E77F4B">
        <w:rPr>
          <w:i/>
          <w:iCs/>
          <w:noProof/>
        </w:rPr>
        <w:t>83</w:t>
      </w:r>
      <w:r w:rsidRPr="00E77F4B">
        <w:rPr>
          <w:noProof/>
        </w:rPr>
        <w:t>, 764–770.</w:t>
      </w:r>
    </w:p>
    <w:p w14:paraId="66226A74" w14:textId="77777777" w:rsidR="00E77F4B" w:rsidRPr="00E77F4B" w:rsidRDefault="00E77F4B" w:rsidP="00E77F4B">
      <w:pPr>
        <w:widowControl w:val="0"/>
        <w:autoSpaceDE w:val="0"/>
        <w:autoSpaceDN w:val="0"/>
        <w:adjustRightInd w:val="0"/>
        <w:rPr>
          <w:noProof/>
        </w:rPr>
      </w:pPr>
      <w:r w:rsidRPr="00E77F4B">
        <w:rPr>
          <w:noProof/>
        </w:rPr>
        <w:t xml:space="preserve">Eichenbaum, H., Sauvage, M., Fortin, N., Komorowski, R., and Lipton, P. (2012). Towards a functional organization of episodic memory in the medial temporal lobe. Neurosci. Biobehav. Rev. </w:t>
      </w:r>
      <w:r w:rsidRPr="00E77F4B">
        <w:rPr>
          <w:i/>
          <w:iCs/>
          <w:noProof/>
        </w:rPr>
        <w:t>36</w:t>
      </w:r>
      <w:r w:rsidRPr="00E77F4B">
        <w:rPr>
          <w:noProof/>
        </w:rPr>
        <w:t>, 1597–1608.</w:t>
      </w:r>
    </w:p>
    <w:p w14:paraId="515ABF7A" w14:textId="77777777" w:rsidR="00E77F4B" w:rsidRPr="00E77F4B" w:rsidRDefault="00E77F4B" w:rsidP="00E77F4B">
      <w:pPr>
        <w:widowControl w:val="0"/>
        <w:autoSpaceDE w:val="0"/>
        <w:autoSpaceDN w:val="0"/>
        <w:adjustRightInd w:val="0"/>
        <w:rPr>
          <w:noProof/>
        </w:rPr>
      </w:pPr>
      <w:r w:rsidRPr="00E77F4B">
        <w:rPr>
          <w:noProof/>
        </w:rPr>
        <w:t xml:space="preserve">Foster, D.J., and Wilson, M.A. (2007). Hippocampal theta sequences. Hippocampus </w:t>
      </w:r>
      <w:r w:rsidRPr="00E77F4B">
        <w:rPr>
          <w:i/>
          <w:iCs/>
          <w:noProof/>
        </w:rPr>
        <w:t>17</w:t>
      </w:r>
      <w:r w:rsidRPr="00E77F4B">
        <w:rPr>
          <w:noProof/>
        </w:rPr>
        <w:t>, 1093–1099.</w:t>
      </w:r>
    </w:p>
    <w:p w14:paraId="21709545" w14:textId="77777777" w:rsidR="00E77F4B" w:rsidRPr="00E77F4B" w:rsidRDefault="00E77F4B" w:rsidP="00E77F4B">
      <w:pPr>
        <w:widowControl w:val="0"/>
        <w:autoSpaceDE w:val="0"/>
        <w:autoSpaceDN w:val="0"/>
        <w:adjustRightInd w:val="0"/>
        <w:rPr>
          <w:noProof/>
        </w:rPr>
      </w:pPr>
      <w:r w:rsidRPr="00E77F4B">
        <w:rPr>
          <w:noProof/>
        </w:rPr>
        <w:t xml:space="preserve">Freund, T.F., and Antal, M. (1988). GABA-containing neurons in the septum control inhibitory interneurons in the hippocampus. Nature </w:t>
      </w:r>
      <w:r w:rsidRPr="00E77F4B">
        <w:rPr>
          <w:i/>
          <w:iCs/>
          <w:noProof/>
        </w:rPr>
        <w:t>336</w:t>
      </w:r>
      <w:r w:rsidRPr="00E77F4B">
        <w:rPr>
          <w:noProof/>
        </w:rPr>
        <w:t>, 170–173.</w:t>
      </w:r>
    </w:p>
    <w:p w14:paraId="771B4BC2" w14:textId="77777777" w:rsidR="00E77F4B" w:rsidRPr="00E77F4B" w:rsidRDefault="00E77F4B" w:rsidP="00E77F4B">
      <w:pPr>
        <w:widowControl w:val="0"/>
        <w:autoSpaceDE w:val="0"/>
        <w:autoSpaceDN w:val="0"/>
        <w:adjustRightInd w:val="0"/>
        <w:rPr>
          <w:noProof/>
        </w:rPr>
      </w:pPr>
      <w:r w:rsidRPr="00E77F4B">
        <w:rPr>
          <w:noProof/>
        </w:rPr>
        <w:t xml:space="preserve">Gonçalves, J.T., Schafer, S.T., and Gage, F.H. (2016). Adult Neurogenesis in the Hippocampus: From Stem Cells to Behavior. Cell </w:t>
      </w:r>
      <w:r w:rsidRPr="00E77F4B">
        <w:rPr>
          <w:i/>
          <w:iCs/>
          <w:noProof/>
        </w:rPr>
        <w:t>167</w:t>
      </w:r>
      <w:r w:rsidRPr="00E77F4B">
        <w:rPr>
          <w:noProof/>
        </w:rPr>
        <w:t>, 897–914.</w:t>
      </w:r>
    </w:p>
    <w:p w14:paraId="6D364D8E" w14:textId="77777777" w:rsidR="00E77F4B" w:rsidRPr="00E77F4B" w:rsidRDefault="00E77F4B" w:rsidP="00E77F4B">
      <w:pPr>
        <w:widowControl w:val="0"/>
        <w:autoSpaceDE w:val="0"/>
        <w:autoSpaceDN w:val="0"/>
        <w:adjustRightInd w:val="0"/>
        <w:rPr>
          <w:noProof/>
        </w:rPr>
      </w:pPr>
      <w:r w:rsidRPr="00E77F4B">
        <w:rPr>
          <w:noProof/>
        </w:rPr>
        <w:t xml:space="preserve">Guzman, S.J., Schlögl, A., Frotscher, M., and Jonas, P. (2016). Synaptic mechanisms of pattern completion in the hippocampal CA3 network. Science </w:t>
      </w:r>
      <w:r w:rsidRPr="00E77F4B">
        <w:rPr>
          <w:i/>
          <w:iCs/>
          <w:noProof/>
        </w:rPr>
        <w:t>353</w:t>
      </w:r>
      <w:r w:rsidRPr="00E77F4B">
        <w:rPr>
          <w:noProof/>
        </w:rPr>
        <w:t>, 1117–1123.</w:t>
      </w:r>
    </w:p>
    <w:p w14:paraId="574A38FF" w14:textId="77777777" w:rsidR="00E77F4B" w:rsidRPr="00E77F4B" w:rsidRDefault="00E77F4B" w:rsidP="00E77F4B">
      <w:pPr>
        <w:widowControl w:val="0"/>
        <w:autoSpaceDE w:val="0"/>
        <w:autoSpaceDN w:val="0"/>
        <w:adjustRightInd w:val="0"/>
        <w:rPr>
          <w:noProof/>
        </w:rPr>
      </w:pPr>
      <w:r w:rsidRPr="00E77F4B">
        <w:rPr>
          <w:noProof/>
        </w:rPr>
        <w:t xml:space="preserve">Hafting, T., Fyhn, M., Molden, S., Moser, M.-B., and Moser, E.I. (2005). Microstructure of a spatial map in the entorhinal cortex. Nature </w:t>
      </w:r>
      <w:r w:rsidRPr="00E77F4B">
        <w:rPr>
          <w:i/>
          <w:iCs/>
          <w:noProof/>
        </w:rPr>
        <w:t>436</w:t>
      </w:r>
      <w:r w:rsidRPr="00E77F4B">
        <w:rPr>
          <w:noProof/>
        </w:rPr>
        <w:t>, 801–806.</w:t>
      </w:r>
    </w:p>
    <w:p w14:paraId="55796494" w14:textId="77777777" w:rsidR="00E77F4B" w:rsidRPr="00E77F4B" w:rsidRDefault="00E77F4B" w:rsidP="00E77F4B">
      <w:pPr>
        <w:widowControl w:val="0"/>
        <w:autoSpaceDE w:val="0"/>
        <w:autoSpaceDN w:val="0"/>
        <w:adjustRightInd w:val="0"/>
        <w:rPr>
          <w:noProof/>
        </w:rPr>
      </w:pPr>
      <w:r w:rsidRPr="00E77F4B">
        <w:rPr>
          <w:noProof/>
        </w:rPr>
        <w:t xml:space="preserve">Hales, J.B., Schlesiger, M.I., Leutgeb, J.K., Squire, L.R., Leutgeb, S., and Clark, R.E. (2014). Medial Entorhinal Cortex Lesions Only Partially Disrupt Hippocampal Place Cells and Hippocampus-Dependent Place Memory. Cell Rep. </w:t>
      </w:r>
      <w:r w:rsidRPr="00E77F4B">
        <w:rPr>
          <w:i/>
          <w:iCs/>
          <w:noProof/>
        </w:rPr>
        <w:t>9</w:t>
      </w:r>
      <w:r w:rsidRPr="00E77F4B">
        <w:rPr>
          <w:noProof/>
        </w:rPr>
        <w:t>, 893–901.</w:t>
      </w:r>
    </w:p>
    <w:p w14:paraId="2D1468B8" w14:textId="77777777" w:rsidR="00E77F4B" w:rsidRPr="00E77F4B" w:rsidRDefault="00E77F4B" w:rsidP="00E77F4B">
      <w:pPr>
        <w:widowControl w:val="0"/>
        <w:autoSpaceDE w:val="0"/>
        <w:autoSpaceDN w:val="0"/>
        <w:adjustRightInd w:val="0"/>
        <w:rPr>
          <w:noProof/>
        </w:rPr>
      </w:pPr>
      <w:r w:rsidRPr="00E77F4B">
        <w:rPr>
          <w:noProof/>
        </w:rPr>
        <w:t xml:space="preserve">Hasselmo, M.E. (2005). What is the function of hippocampal theta rhythm?—Linking behavioral data to phasic properties of field potential and unit recording data. Hippocampus </w:t>
      </w:r>
      <w:r w:rsidRPr="00E77F4B">
        <w:rPr>
          <w:i/>
          <w:iCs/>
          <w:noProof/>
        </w:rPr>
        <w:t>15</w:t>
      </w:r>
      <w:r w:rsidRPr="00E77F4B">
        <w:rPr>
          <w:noProof/>
        </w:rPr>
        <w:t>, 936–949.</w:t>
      </w:r>
    </w:p>
    <w:p w14:paraId="0302245A" w14:textId="77777777" w:rsidR="00E77F4B" w:rsidRPr="00E77F4B" w:rsidRDefault="00E77F4B" w:rsidP="00E77F4B">
      <w:pPr>
        <w:widowControl w:val="0"/>
        <w:autoSpaceDE w:val="0"/>
        <w:autoSpaceDN w:val="0"/>
        <w:adjustRightInd w:val="0"/>
        <w:rPr>
          <w:noProof/>
        </w:rPr>
      </w:pPr>
      <w:r w:rsidRPr="00E77F4B">
        <w:rPr>
          <w:noProof/>
        </w:rPr>
        <w:t xml:space="preserve">Hasselmo, M.E., Bodelón, C., and Wyble, B.P. (2002). A Proposed Function for Hippocampal Theta Rhythm: Separate Phases of Encoding and Retrieval Enhance Reversal of Prior Learning. Neural Comput. </w:t>
      </w:r>
      <w:r w:rsidRPr="00E77F4B">
        <w:rPr>
          <w:i/>
          <w:iCs/>
          <w:noProof/>
        </w:rPr>
        <w:t>14</w:t>
      </w:r>
      <w:r w:rsidRPr="00E77F4B">
        <w:rPr>
          <w:noProof/>
        </w:rPr>
        <w:t>, 793–817.</w:t>
      </w:r>
    </w:p>
    <w:p w14:paraId="04394B71" w14:textId="77777777" w:rsidR="00E77F4B" w:rsidRPr="00E77F4B" w:rsidRDefault="00E77F4B" w:rsidP="00E77F4B">
      <w:pPr>
        <w:widowControl w:val="0"/>
        <w:autoSpaceDE w:val="0"/>
        <w:autoSpaceDN w:val="0"/>
        <w:adjustRightInd w:val="0"/>
        <w:rPr>
          <w:noProof/>
        </w:rPr>
      </w:pPr>
      <w:r w:rsidRPr="00E77F4B">
        <w:rPr>
          <w:noProof/>
        </w:rPr>
        <w:t>Hebb, D. (1949). The Organization of Behavior (New York: Wiley &amp; Sons).</w:t>
      </w:r>
    </w:p>
    <w:p w14:paraId="250FF11E" w14:textId="77777777" w:rsidR="00E77F4B" w:rsidRPr="00E77F4B" w:rsidRDefault="00E77F4B" w:rsidP="00E77F4B">
      <w:pPr>
        <w:widowControl w:val="0"/>
        <w:autoSpaceDE w:val="0"/>
        <w:autoSpaceDN w:val="0"/>
        <w:adjustRightInd w:val="0"/>
        <w:rPr>
          <w:noProof/>
        </w:rPr>
      </w:pPr>
      <w:r w:rsidRPr="00E77F4B">
        <w:rPr>
          <w:noProof/>
        </w:rPr>
        <w:t xml:space="preserve">Henze, D.A., Wittner, L., and Buzsáki, G. (2002). Single granule cells reliably discharge targets in the hippocampal CA3 network in vivo. Nat. Neurosci. </w:t>
      </w:r>
      <w:r w:rsidRPr="00E77F4B">
        <w:rPr>
          <w:i/>
          <w:iCs/>
          <w:noProof/>
        </w:rPr>
        <w:t>5</w:t>
      </w:r>
      <w:r w:rsidRPr="00E77F4B">
        <w:rPr>
          <w:noProof/>
        </w:rPr>
        <w:t>, 790–795.</w:t>
      </w:r>
    </w:p>
    <w:p w14:paraId="6FA1C5CE" w14:textId="77777777" w:rsidR="00E77F4B" w:rsidRPr="00E77F4B" w:rsidRDefault="00E77F4B" w:rsidP="00E77F4B">
      <w:pPr>
        <w:widowControl w:val="0"/>
        <w:autoSpaceDE w:val="0"/>
        <w:autoSpaceDN w:val="0"/>
        <w:adjustRightInd w:val="0"/>
        <w:rPr>
          <w:noProof/>
        </w:rPr>
      </w:pPr>
      <w:r w:rsidRPr="00E77F4B">
        <w:rPr>
          <w:noProof/>
        </w:rPr>
        <w:t xml:space="preserve">Herry, C., Ciocchi, S., Senn, V., Demmou, L., Müller, C., and Lüthi, A. (2008). Switching on and off fear by distinct neuronal circuits. Nature </w:t>
      </w:r>
      <w:r w:rsidRPr="00E77F4B">
        <w:rPr>
          <w:i/>
          <w:iCs/>
          <w:noProof/>
        </w:rPr>
        <w:t>454</w:t>
      </w:r>
      <w:r w:rsidRPr="00E77F4B">
        <w:rPr>
          <w:noProof/>
        </w:rPr>
        <w:t>, 600–606.</w:t>
      </w:r>
    </w:p>
    <w:p w14:paraId="2C2E7074" w14:textId="77777777" w:rsidR="00E77F4B" w:rsidRPr="00E77F4B" w:rsidRDefault="00E77F4B" w:rsidP="00E77F4B">
      <w:pPr>
        <w:widowControl w:val="0"/>
        <w:autoSpaceDE w:val="0"/>
        <w:autoSpaceDN w:val="0"/>
        <w:adjustRightInd w:val="0"/>
        <w:rPr>
          <w:noProof/>
        </w:rPr>
      </w:pPr>
      <w:r w:rsidRPr="00E77F4B">
        <w:rPr>
          <w:noProof/>
        </w:rPr>
        <w:t xml:space="preserve">Hitti, F.L., and Siegelbaum, S.A. (2014). The hippocampal CA2 region is essential for social memory. Nature </w:t>
      </w:r>
      <w:r w:rsidRPr="00E77F4B">
        <w:rPr>
          <w:i/>
          <w:iCs/>
          <w:noProof/>
        </w:rPr>
        <w:t>508</w:t>
      </w:r>
      <w:r w:rsidRPr="00E77F4B">
        <w:rPr>
          <w:noProof/>
        </w:rPr>
        <w:t>, 88–92.</w:t>
      </w:r>
    </w:p>
    <w:p w14:paraId="0C9CD0B6" w14:textId="77777777" w:rsidR="00E77F4B" w:rsidRPr="00E77F4B" w:rsidRDefault="00E77F4B" w:rsidP="00E77F4B">
      <w:pPr>
        <w:widowControl w:val="0"/>
        <w:autoSpaceDE w:val="0"/>
        <w:autoSpaceDN w:val="0"/>
        <w:adjustRightInd w:val="0"/>
        <w:rPr>
          <w:noProof/>
        </w:rPr>
      </w:pPr>
      <w:r w:rsidRPr="00E77F4B">
        <w:rPr>
          <w:noProof/>
        </w:rPr>
        <w:t xml:space="preserve">Howard, M.W., and Eichenbaum, H. (2013). The hippocampus, time, and memory across scales. J. Exp. Psychol. Gen. </w:t>
      </w:r>
      <w:r w:rsidRPr="00E77F4B">
        <w:rPr>
          <w:i/>
          <w:iCs/>
          <w:noProof/>
        </w:rPr>
        <w:t>142</w:t>
      </w:r>
      <w:r w:rsidRPr="00E77F4B">
        <w:rPr>
          <w:noProof/>
        </w:rPr>
        <w:t>, 1211–1230.</w:t>
      </w:r>
    </w:p>
    <w:p w14:paraId="76FF7CED" w14:textId="77777777" w:rsidR="00E77F4B" w:rsidRPr="00E77F4B" w:rsidRDefault="00E77F4B" w:rsidP="00E77F4B">
      <w:pPr>
        <w:widowControl w:val="0"/>
        <w:autoSpaceDE w:val="0"/>
        <w:autoSpaceDN w:val="0"/>
        <w:adjustRightInd w:val="0"/>
        <w:rPr>
          <w:noProof/>
        </w:rPr>
      </w:pPr>
      <w:r w:rsidRPr="00E77F4B">
        <w:rPr>
          <w:noProof/>
        </w:rPr>
        <w:t xml:space="preserve">Ito, H.T., Zhang, S.-J., Witter, M.P., Moser, E.I., and Moser, M.-B. (2015). A prefrontal–thalamo–hippocampal circuit for goal-directed spatial navigation. Nature </w:t>
      </w:r>
      <w:r w:rsidRPr="00E77F4B">
        <w:rPr>
          <w:i/>
          <w:iCs/>
          <w:noProof/>
        </w:rPr>
        <w:t>522</w:t>
      </w:r>
      <w:r w:rsidRPr="00E77F4B">
        <w:rPr>
          <w:noProof/>
        </w:rPr>
        <w:t>, 50–55.</w:t>
      </w:r>
    </w:p>
    <w:p w14:paraId="426893BF" w14:textId="77777777" w:rsidR="00E77F4B" w:rsidRPr="00E77F4B" w:rsidRDefault="00E77F4B" w:rsidP="00E77F4B">
      <w:pPr>
        <w:widowControl w:val="0"/>
        <w:autoSpaceDE w:val="0"/>
        <w:autoSpaceDN w:val="0"/>
        <w:adjustRightInd w:val="0"/>
        <w:rPr>
          <w:noProof/>
        </w:rPr>
      </w:pPr>
      <w:r w:rsidRPr="00E77F4B">
        <w:rPr>
          <w:noProof/>
        </w:rPr>
        <w:t xml:space="preserve">Jay, T.M., and Witter, M.P. (1991). Distribution of hippocampal CA1 and subicular efferents in the prefrontal cortex of the rat studied by means of anterograde transport ofPhaseolus vulgaris-leucoagglutinin. J. Comp. Neurol. </w:t>
      </w:r>
      <w:r w:rsidRPr="00E77F4B">
        <w:rPr>
          <w:i/>
          <w:iCs/>
          <w:noProof/>
        </w:rPr>
        <w:t>313</w:t>
      </w:r>
      <w:r w:rsidRPr="00E77F4B">
        <w:rPr>
          <w:noProof/>
        </w:rPr>
        <w:t>, 574–586.</w:t>
      </w:r>
    </w:p>
    <w:p w14:paraId="40F8E5C5" w14:textId="77777777" w:rsidR="00E77F4B" w:rsidRPr="00E77F4B" w:rsidRDefault="00E77F4B" w:rsidP="00E77F4B">
      <w:pPr>
        <w:widowControl w:val="0"/>
        <w:autoSpaceDE w:val="0"/>
        <w:autoSpaceDN w:val="0"/>
        <w:adjustRightInd w:val="0"/>
        <w:rPr>
          <w:noProof/>
        </w:rPr>
      </w:pPr>
      <w:r w:rsidRPr="00E77F4B">
        <w:rPr>
          <w:noProof/>
        </w:rPr>
        <w:t xml:space="preserve">Jung, M.W., and McNaughton, B.L. (1993). Spatial selectivity of unit activity in the hippocampal granular layer. Hippocampus </w:t>
      </w:r>
      <w:r w:rsidRPr="00E77F4B">
        <w:rPr>
          <w:i/>
          <w:iCs/>
          <w:noProof/>
        </w:rPr>
        <w:t>3</w:t>
      </w:r>
      <w:r w:rsidRPr="00E77F4B">
        <w:rPr>
          <w:noProof/>
        </w:rPr>
        <w:t>, 165–182.</w:t>
      </w:r>
    </w:p>
    <w:p w14:paraId="2793992D" w14:textId="77777777" w:rsidR="00E77F4B" w:rsidRPr="00E77F4B" w:rsidRDefault="00E77F4B" w:rsidP="00E77F4B">
      <w:pPr>
        <w:widowControl w:val="0"/>
        <w:autoSpaceDE w:val="0"/>
        <w:autoSpaceDN w:val="0"/>
        <w:adjustRightInd w:val="0"/>
        <w:rPr>
          <w:noProof/>
        </w:rPr>
      </w:pPr>
      <w:r w:rsidRPr="00E77F4B">
        <w:rPr>
          <w:noProof/>
        </w:rPr>
        <w:t xml:space="preserve">Kay, K., Sosa, M., Chung, J.E., Karlsson, M.P., Larkin, M.C., and Frank, L.M. (2016). A hippocampal network for spatial coding during immobility and sleep. Nature </w:t>
      </w:r>
      <w:r w:rsidRPr="00E77F4B">
        <w:rPr>
          <w:i/>
          <w:iCs/>
          <w:noProof/>
        </w:rPr>
        <w:t>531</w:t>
      </w:r>
      <w:r w:rsidRPr="00E77F4B">
        <w:rPr>
          <w:noProof/>
        </w:rPr>
        <w:t>.</w:t>
      </w:r>
    </w:p>
    <w:p w14:paraId="64680852" w14:textId="77777777" w:rsidR="00E77F4B" w:rsidRPr="00E77F4B" w:rsidRDefault="00E77F4B" w:rsidP="00E77F4B">
      <w:pPr>
        <w:widowControl w:val="0"/>
        <w:autoSpaceDE w:val="0"/>
        <w:autoSpaceDN w:val="0"/>
        <w:adjustRightInd w:val="0"/>
        <w:rPr>
          <w:noProof/>
        </w:rPr>
      </w:pPr>
      <w:r w:rsidRPr="00E77F4B">
        <w:rPr>
          <w:noProof/>
        </w:rPr>
        <w:t xml:space="preserve">Keene, C.S., Bladon, J., McKenzie, S., Liu, C.D., O’Keefe, J., and Eichenbaum, H. (2016). Complementary Functional Organization of Neuronal Activity Patterns in the Perirhinal, Lateral Entorhinal, and Medial Entorhinal Cortices. J. Neurosci. </w:t>
      </w:r>
      <w:r w:rsidRPr="00E77F4B">
        <w:rPr>
          <w:i/>
          <w:iCs/>
          <w:noProof/>
        </w:rPr>
        <w:t>36</w:t>
      </w:r>
      <w:r w:rsidRPr="00E77F4B">
        <w:rPr>
          <w:noProof/>
        </w:rPr>
        <w:t>, 3660–3675.</w:t>
      </w:r>
    </w:p>
    <w:p w14:paraId="06141BBE" w14:textId="77777777" w:rsidR="00E77F4B" w:rsidRPr="00E77F4B" w:rsidRDefault="00E77F4B" w:rsidP="00E77F4B">
      <w:pPr>
        <w:widowControl w:val="0"/>
        <w:autoSpaceDE w:val="0"/>
        <w:autoSpaceDN w:val="0"/>
        <w:adjustRightInd w:val="0"/>
        <w:rPr>
          <w:noProof/>
        </w:rPr>
      </w:pPr>
      <w:r w:rsidRPr="00E77F4B">
        <w:rPr>
          <w:noProof/>
        </w:rPr>
        <w:t xml:space="preserve">Kerr, K.M., Agster, K.L., Furtak, S.C., and Burwell, R.D. (2007). Functional neuroanatomy of the parahippocampal region: The lateral and medial entorhinal areas. Hippocampus </w:t>
      </w:r>
      <w:r w:rsidRPr="00E77F4B">
        <w:rPr>
          <w:i/>
          <w:iCs/>
          <w:noProof/>
        </w:rPr>
        <w:t>17</w:t>
      </w:r>
      <w:r w:rsidRPr="00E77F4B">
        <w:rPr>
          <w:noProof/>
        </w:rPr>
        <w:t>, 697–708.</w:t>
      </w:r>
    </w:p>
    <w:p w14:paraId="4C78F55B" w14:textId="77777777" w:rsidR="00E77F4B" w:rsidRPr="00E77F4B" w:rsidRDefault="00E77F4B" w:rsidP="00E77F4B">
      <w:pPr>
        <w:widowControl w:val="0"/>
        <w:autoSpaceDE w:val="0"/>
        <w:autoSpaceDN w:val="0"/>
        <w:adjustRightInd w:val="0"/>
        <w:rPr>
          <w:noProof/>
        </w:rPr>
      </w:pPr>
      <w:r w:rsidRPr="00E77F4B">
        <w:rPr>
          <w:noProof/>
        </w:rPr>
        <w:t xml:space="preserve">Kim, W. Bin, and Cho, J.-H. (2017). Synaptic Targeting of Double-Projecting Ventral CA1 Hippocampal Neurons to the Medial Prefrontal Cortex and Basal Amygdala. J. Neurosci. </w:t>
      </w:r>
      <w:r w:rsidRPr="00E77F4B">
        <w:rPr>
          <w:i/>
          <w:iCs/>
          <w:noProof/>
        </w:rPr>
        <w:t>37</w:t>
      </w:r>
      <w:r w:rsidRPr="00E77F4B">
        <w:rPr>
          <w:noProof/>
        </w:rPr>
        <w:t>, 4868–4882.</w:t>
      </w:r>
    </w:p>
    <w:p w14:paraId="576979C7" w14:textId="77777777" w:rsidR="00E77F4B" w:rsidRPr="00E77F4B" w:rsidRDefault="00E77F4B" w:rsidP="00E77F4B">
      <w:pPr>
        <w:widowControl w:val="0"/>
        <w:autoSpaceDE w:val="0"/>
        <w:autoSpaceDN w:val="0"/>
        <w:adjustRightInd w:val="0"/>
        <w:rPr>
          <w:noProof/>
        </w:rPr>
      </w:pPr>
      <w:r w:rsidRPr="00E77F4B">
        <w:rPr>
          <w:noProof/>
        </w:rPr>
        <w:t xml:space="preserve">Kishi, T., Tsumori, T., Yokota, S., and Yasui, Y. (2006). Topographical projection from the hippocampal formation to the amygdala: A combined anterograde and retrograde tracing study in the rat. J. Comp. Neurol. </w:t>
      </w:r>
      <w:r w:rsidRPr="00E77F4B">
        <w:rPr>
          <w:i/>
          <w:iCs/>
          <w:noProof/>
        </w:rPr>
        <w:t>496</w:t>
      </w:r>
      <w:r w:rsidRPr="00E77F4B">
        <w:rPr>
          <w:noProof/>
        </w:rPr>
        <w:t>, 349–368.</w:t>
      </w:r>
    </w:p>
    <w:p w14:paraId="04719958" w14:textId="77777777" w:rsidR="00E77F4B" w:rsidRPr="00E77F4B" w:rsidRDefault="00E77F4B" w:rsidP="00E77F4B">
      <w:pPr>
        <w:widowControl w:val="0"/>
        <w:autoSpaceDE w:val="0"/>
        <w:autoSpaceDN w:val="0"/>
        <w:adjustRightInd w:val="0"/>
        <w:rPr>
          <w:noProof/>
        </w:rPr>
      </w:pPr>
      <w:r w:rsidRPr="00E77F4B">
        <w:rPr>
          <w:noProof/>
        </w:rPr>
        <w:t xml:space="preserve">Kitamura, T., Pignatelli, M., Suh, J., Kohara, K., Yoshiki, A., Abe, K., and Tonegawa, S. (2014). Island Cells Control Temporal Association Memory. Science (80-. ). </w:t>
      </w:r>
      <w:r w:rsidRPr="00E77F4B">
        <w:rPr>
          <w:i/>
          <w:iCs/>
          <w:noProof/>
        </w:rPr>
        <w:t>343</w:t>
      </w:r>
      <w:r w:rsidRPr="00E77F4B">
        <w:rPr>
          <w:noProof/>
        </w:rPr>
        <w:t>, 896–901.</w:t>
      </w:r>
    </w:p>
    <w:p w14:paraId="1514747A" w14:textId="77777777" w:rsidR="00E77F4B" w:rsidRPr="00E77F4B" w:rsidRDefault="00E77F4B" w:rsidP="00E77F4B">
      <w:pPr>
        <w:widowControl w:val="0"/>
        <w:autoSpaceDE w:val="0"/>
        <w:autoSpaceDN w:val="0"/>
        <w:adjustRightInd w:val="0"/>
        <w:rPr>
          <w:noProof/>
        </w:rPr>
      </w:pPr>
      <w:r w:rsidRPr="00E77F4B">
        <w:rPr>
          <w:noProof/>
        </w:rPr>
        <w:t xml:space="preserve">Kohara, K., Pignatelli, M., Rivest, A.J., Jung, H.-Y., Kitamura, T., Suh, J., Frank, D., Kajikawa, K., Mise, N., Obata, Y., et al. (2014). Cell type–specific genetic and optogenetic tools reveal hippocampal CA2 circuits. Nat. Neurosci. </w:t>
      </w:r>
      <w:r w:rsidRPr="00E77F4B">
        <w:rPr>
          <w:i/>
          <w:iCs/>
          <w:noProof/>
        </w:rPr>
        <w:t>17</w:t>
      </w:r>
      <w:r w:rsidRPr="00E77F4B">
        <w:rPr>
          <w:noProof/>
        </w:rPr>
        <w:t>, 269–279.</w:t>
      </w:r>
    </w:p>
    <w:p w14:paraId="4CC525F1" w14:textId="77777777" w:rsidR="00E77F4B" w:rsidRPr="00E77F4B" w:rsidRDefault="00E77F4B" w:rsidP="00E77F4B">
      <w:pPr>
        <w:widowControl w:val="0"/>
        <w:autoSpaceDE w:val="0"/>
        <w:autoSpaceDN w:val="0"/>
        <w:adjustRightInd w:val="0"/>
        <w:rPr>
          <w:noProof/>
        </w:rPr>
      </w:pPr>
      <w:r w:rsidRPr="00E77F4B">
        <w:rPr>
          <w:noProof/>
        </w:rPr>
        <w:t xml:space="preserve">Köhler, C. (1988). Intrinsic connections of the retrohippocampal region in the rat brain: III. The lateral entorhinal area. J. Comp. Neurol. </w:t>
      </w:r>
      <w:r w:rsidRPr="00E77F4B">
        <w:rPr>
          <w:i/>
          <w:iCs/>
          <w:noProof/>
        </w:rPr>
        <w:t>271</w:t>
      </w:r>
      <w:r w:rsidRPr="00E77F4B">
        <w:rPr>
          <w:noProof/>
        </w:rPr>
        <w:t>, 208–228.</w:t>
      </w:r>
    </w:p>
    <w:p w14:paraId="424D5C2D" w14:textId="77777777" w:rsidR="00E77F4B" w:rsidRPr="00E77F4B" w:rsidRDefault="00E77F4B" w:rsidP="00E77F4B">
      <w:pPr>
        <w:widowControl w:val="0"/>
        <w:autoSpaceDE w:val="0"/>
        <w:autoSpaceDN w:val="0"/>
        <w:adjustRightInd w:val="0"/>
        <w:rPr>
          <w:noProof/>
        </w:rPr>
      </w:pPr>
      <w:r w:rsidRPr="00E77F4B">
        <w:rPr>
          <w:noProof/>
        </w:rPr>
        <w:t xml:space="preserve">Komorowski, R.W., Manns, J.R., and Eichenbaum, H. (2009). Robust Conjunctive Item-Place Coding by Hippocampal Neurons Parallels Learning What Happens Where. J. Neurosci. </w:t>
      </w:r>
      <w:r w:rsidRPr="00E77F4B">
        <w:rPr>
          <w:i/>
          <w:iCs/>
          <w:noProof/>
        </w:rPr>
        <w:t>29</w:t>
      </w:r>
      <w:r w:rsidRPr="00E77F4B">
        <w:rPr>
          <w:noProof/>
        </w:rPr>
        <w:t>, 9918–9929.</w:t>
      </w:r>
    </w:p>
    <w:p w14:paraId="2CD60B15" w14:textId="77777777" w:rsidR="00E77F4B" w:rsidRPr="00E77F4B" w:rsidRDefault="00E77F4B" w:rsidP="00E77F4B">
      <w:pPr>
        <w:widowControl w:val="0"/>
        <w:autoSpaceDE w:val="0"/>
        <w:autoSpaceDN w:val="0"/>
        <w:adjustRightInd w:val="0"/>
        <w:rPr>
          <w:noProof/>
        </w:rPr>
      </w:pPr>
      <w:r w:rsidRPr="00E77F4B">
        <w:rPr>
          <w:noProof/>
        </w:rPr>
        <w:t xml:space="preserve">Kraus, B.J., Brandon, M.P., Robinson, R.J., Connerney, M.A., Hasselmo, M.E., and Eichenbaum, H. (2015). During Running in Place, Grid Cells Integrate Elapsed Time and Distance Run. Neuron </w:t>
      </w:r>
      <w:r w:rsidRPr="00E77F4B">
        <w:rPr>
          <w:i/>
          <w:iCs/>
          <w:noProof/>
        </w:rPr>
        <w:t>88</w:t>
      </w:r>
      <w:r w:rsidRPr="00E77F4B">
        <w:rPr>
          <w:noProof/>
        </w:rPr>
        <w:t>, 578–589.</w:t>
      </w:r>
    </w:p>
    <w:p w14:paraId="2A73EB37" w14:textId="77777777" w:rsidR="00E77F4B" w:rsidRPr="00E77F4B" w:rsidRDefault="00E77F4B" w:rsidP="00E77F4B">
      <w:pPr>
        <w:widowControl w:val="0"/>
        <w:autoSpaceDE w:val="0"/>
        <w:autoSpaceDN w:val="0"/>
        <w:adjustRightInd w:val="0"/>
        <w:rPr>
          <w:noProof/>
        </w:rPr>
      </w:pPr>
      <w:r w:rsidRPr="00E77F4B">
        <w:rPr>
          <w:noProof/>
        </w:rPr>
        <w:t>Lashley, K. (1950). In search of the engram. In Society of Experimental Biology Symposium, pp. 454–482.</w:t>
      </w:r>
    </w:p>
    <w:p w14:paraId="3C135481" w14:textId="77777777" w:rsidR="00E77F4B" w:rsidRPr="00E77F4B" w:rsidRDefault="00E77F4B" w:rsidP="00E77F4B">
      <w:pPr>
        <w:widowControl w:val="0"/>
        <w:autoSpaceDE w:val="0"/>
        <w:autoSpaceDN w:val="0"/>
        <w:adjustRightInd w:val="0"/>
        <w:rPr>
          <w:noProof/>
        </w:rPr>
      </w:pPr>
      <w:r w:rsidRPr="00E77F4B">
        <w:rPr>
          <w:noProof/>
        </w:rPr>
        <w:t xml:space="preserve">Ledoux, J.E. (1995). Emotion: Clues from the Brain. Annu. Rev. Psychol. </w:t>
      </w:r>
      <w:r w:rsidRPr="00E77F4B">
        <w:rPr>
          <w:i/>
          <w:iCs/>
          <w:noProof/>
        </w:rPr>
        <w:t>46</w:t>
      </w:r>
      <w:r w:rsidRPr="00E77F4B">
        <w:rPr>
          <w:noProof/>
        </w:rPr>
        <w:t>, 209–235.</w:t>
      </w:r>
    </w:p>
    <w:p w14:paraId="4C9DA331" w14:textId="77777777" w:rsidR="00E77F4B" w:rsidRPr="00E77F4B" w:rsidRDefault="00E77F4B" w:rsidP="00E77F4B">
      <w:pPr>
        <w:widowControl w:val="0"/>
        <w:autoSpaceDE w:val="0"/>
        <w:autoSpaceDN w:val="0"/>
        <w:adjustRightInd w:val="0"/>
        <w:rPr>
          <w:noProof/>
        </w:rPr>
      </w:pPr>
      <w:r w:rsidRPr="00E77F4B">
        <w:rPr>
          <w:noProof/>
        </w:rPr>
        <w:t xml:space="preserve">Lee, H., Wang, C., Deshmukh, S.S., and Knierim, J.J. (2015). Neural Population Evidence of Functional Heterogeneity along the CA3 Transverse Axis: Pattern Completion versus Pattern Separation. Neuron </w:t>
      </w:r>
      <w:r w:rsidRPr="00E77F4B">
        <w:rPr>
          <w:i/>
          <w:iCs/>
          <w:noProof/>
        </w:rPr>
        <w:t>87</w:t>
      </w:r>
      <w:r w:rsidRPr="00E77F4B">
        <w:rPr>
          <w:noProof/>
        </w:rPr>
        <w:t>, 1093–1105.</w:t>
      </w:r>
    </w:p>
    <w:p w14:paraId="568A6FD5" w14:textId="77777777" w:rsidR="00E77F4B" w:rsidRPr="00E77F4B" w:rsidRDefault="00E77F4B" w:rsidP="00E77F4B">
      <w:pPr>
        <w:widowControl w:val="0"/>
        <w:autoSpaceDE w:val="0"/>
        <w:autoSpaceDN w:val="0"/>
        <w:adjustRightInd w:val="0"/>
        <w:rPr>
          <w:noProof/>
        </w:rPr>
      </w:pPr>
      <w:r w:rsidRPr="00E77F4B">
        <w:rPr>
          <w:noProof/>
        </w:rPr>
        <w:t xml:space="preserve">Lee, I., Yoganarasimha, D., Rao, G., and Knierim, J.J. (2004). Comparison of population coherence of place cells in hippocampal subfields CA1 and CA3. Nature </w:t>
      </w:r>
      <w:r w:rsidRPr="00E77F4B">
        <w:rPr>
          <w:i/>
          <w:iCs/>
          <w:noProof/>
        </w:rPr>
        <w:t>430</w:t>
      </w:r>
      <w:r w:rsidRPr="00E77F4B">
        <w:rPr>
          <w:noProof/>
        </w:rPr>
        <w:t>, 456–459.</w:t>
      </w:r>
    </w:p>
    <w:p w14:paraId="17F120D6" w14:textId="77777777" w:rsidR="00E77F4B" w:rsidRPr="00E77F4B" w:rsidRDefault="00E77F4B" w:rsidP="00E77F4B">
      <w:pPr>
        <w:widowControl w:val="0"/>
        <w:autoSpaceDE w:val="0"/>
        <w:autoSpaceDN w:val="0"/>
        <w:adjustRightInd w:val="0"/>
        <w:rPr>
          <w:noProof/>
        </w:rPr>
      </w:pPr>
      <w:r w:rsidRPr="00E77F4B">
        <w:rPr>
          <w:noProof/>
        </w:rPr>
        <w:t xml:space="preserve">Leutgeb, J.K., Leutgeb, S., Moser, M.-B., and Moser, E.I. (2007). Pattern Separation in the Dentate Gyrus and CA3 of the Hippocampus. Science (80-. ). </w:t>
      </w:r>
      <w:r w:rsidRPr="00E77F4B">
        <w:rPr>
          <w:i/>
          <w:iCs/>
          <w:noProof/>
        </w:rPr>
        <w:t>315</w:t>
      </w:r>
      <w:r w:rsidRPr="00E77F4B">
        <w:rPr>
          <w:noProof/>
        </w:rPr>
        <w:t>, 961–966.</w:t>
      </w:r>
    </w:p>
    <w:p w14:paraId="18857F25" w14:textId="77777777" w:rsidR="00E77F4B" w:rsidRPr="00E77F4B" w:rsidRDefault="00E77F4B" w:rsidP="00E77F4B">
      <w:pPr>
        <w:widowControl w:val="0"/>
        <w:autoSpaceDE w:val="0"/>
        <w:autoSpaceDN w:val="0"/>
        <w:adjustRightInd w:val="0"/>
        <w:rPr>
          <w:noProof/>
        </w:rPr>
      </w:pPr>
      <w:r w:rsidRPr="00E77F4B">
        <w:rPr>
          <w:noProof/>
        </w:rPr>
        <w:t xml:space="preserve">Levy, W.B. (1996). A sequence predicting CA3 is a flexible associator that learns and uses context to solve hippocampal-like tasks. Hippocampus </w:t>
      </w:r>
      <w:r w:rsidRPr="00E77F4B">
        <w:rPr>
          <w:i/>
          <w:iCs/>
          <w:noProof/>
        </w:rPr>
        <w:t>6</w:t>
      </w:r>
      <w:r w:rsidRPr="00E77F4B">
        <w:rPr>
          <w:noProof/>
        </w:rPr>
        <w:t>, 579–590.</w:t>
      </w:r>
    </w:p>
    <w:p w14:paraId="546B7A45" w14:textId="77777777" w:rsidR="00E77F4B" w:rsidRPr="00E77F4B" w:rsidRDefault="00E77F4B" w:rsidP="00E77F4B">
      <w:pPr>
        <w:widowControl w:val="0"/>
        <w:autoSpaceDE w:val="0"/>
        <w:autoSpaceDN w:val="0"/>
        <w:adjustRightInd w:val="0"/>
        <w:rPr>
          <w:noProof/>
        </w:rPr>
      </w:pPr>
      <w:r w:rsidRPr="00E77F4B">
        <w:rPr>
          <w:noProof/>
        </w:rPr>
        <w:t xml:space="preserve">Lisman, J., and Redish, A.D. (2009). Prediction, sequences and the hippocampus. Philos. Trans. R. Soc. Lond. B. Biol. Sci. </w:t>
      </w:r>
      <w:r w:rsidRPr="00E77F4B">
        <w:rPr>
          <w:i/>
          <w:iCs/>
          <w:noProof/>
        </w:rPr>
        <w:t>364</w:t>
      </w:r>
      <w:r w:rsidRPr="00E77F4B">
        <w:rPr>
          <w:noProof/>
        </w:rPr>
        <w:t>, 1193–1201.</w:t>
      </w:r>
    </w:p>
    <w:p w14:paraId="3A3E7C03" w14:textId="77777777" w:rsidR="00E77F4B" w:rsidRPr="00E77F4B" w:rsidRDefault="00E77F4B" w:rsidP="00E77F4B">
      <w:pPr>
        <w:widowControl w:val="0"/>
        <w:autoSpaceDE w:val="0"/>
        <w:autoSpaceDN w:val="0"/>
        <w:adjustRightInd w:val="0"/>
        <w:rPr>
          <w:noProof/>
        </w:rPr>
      </w:pPr>
      <w:r w:rsidRPr="00E77F4B">
        <w:rPr>
          <w:noProof/>
        </w:rPr>
        <w:t xml:space="preserve">Llorens-Martín, M., Jurado-Arjona, J., Avila, J., and Hernández, F. (2015). Novel connection between newborn granule neurons and the hippocampal CA2 field. Exp. Neurol. </w:t>
      </w:r>
      <w:r w:rsidRPr="00E77F4B">
        <w:rPr>
          <w:i/>
          <w:iCs/>
          <w:noProof/>
        </w:rPr>
        <w:t>263</w:t>
      </w:r>
      <w:r w:rsidRPr="00E77F4B">
        <w:rPr>
          <w:noProof/>
        </w:rPr>
        <w:t>, 285–292.</w:t>
      </w:r>
    </w:p>
    <w:p w14:paraId="0A285BDB" w14:textId="77777777" w:rsidR="00E77F4B" w:rsidRPr="00E77F4B" w:rsidRDefault="00E77F4B" w:rsidP="00E77F4B">
      <w:pPr>
        <w:widowControl w:val="0"/>
        <w:autoSpaceDE w:val="0"/>
        <w:autoSpaceDN w:val="0"/>
        <w:adjustRightInd w:val="0"/>
        <w:rPr>
          <w:noProof/>
        </w:rPr>
      </w:pPr>
      <w:r w:rsidRPr="00E77F4B">
        <w:rPr>
          <w:noProof/>
        </w:rPr>
        <w:t>Lorente de Nó, R. (1934). Studies on the structure of the cerebral cortex. II. Continuation of the study of the ammonic system. J. Für Psychol. Und Neurol.</w:t>
      </w:r>
    </w:p>
    <w:p w14:paraId="49588F17" w14:textId="77777777" w:rsidR="00E77F4B" w:rsidRPr="00E77F4B" w:rsidRDefault="00E77F4B" w:rsidP="00E77F4B">
      <w:pPr>
        <w:widowControl w:val="0"/>
        <w:autoSpaceDE w:val="0"/>
        <w:autoSpaceDN w:val="0"/>
        <w:adjustRightInd w:val="0"/>
        <w:rPr>
          <w:noProof/>
        </w:rPr>
      </w:pPr>
      <w:r w:rsidRPr="00E77F4B">
        <w:rPr>
          <w:noProof/>
        </w:rPr>
        <w:t xml:space="preserve">Mankin, E.A., Diehl, G.W., Sparks, F.T., Leutgeb, S., and Leutgeb, J.K. (2015). Hippocampal CA2 Activity Patterns Change over Time to a Larger Extent than between Spatial Contexts. Neuron </w:t>
      </w:r>
      <w:r w:rsidRPr="00E77F4B">
        <w:rPr>
          <w:i/>
          <w:iCs/>
          <w:noProof/>
        </w:rPr>
        <w:t>85</w:t>
      </w:r>
      <w:r w:rsidRPr="00E77F4B">
        <w:rPr>
          <w:noProof/>
        </w:rPr>
        <w:t>, 190–201.</w:t>
      </w:r>
    </w:p>
    <w:p w14:paraId="6576377A" w14:textId="77777777" w:rsidR="00E77F4B" w:rsidRPr="00E77F4B" w:rsidRDefault="00E77F4B" w:rsidP="00E77F4B">
      <w:pPr>
        <w:widowControl w:val="0"/>
        <w:autoSpaceDE w:val="0"/>
        <w:autoSpaceDN w:val="0"/>
        <w:adjustRightInd w:val="0"/>
        <w:rPr>
          <w:noProof/>
        </w:rPr>
      </w:pPr>
      <w:r w:rsidRPr="00E77F4B">
        <w:rPr>
          <w:noProof/>
        </w:rPr>
        <w:t xml:space="preserve">McDonald, A.J. (1982). Neurons of the lateral and basolateral amygdaloid nuclei: A golgi study in the rat. J. Comp. Neurol. </w:t>
      </w:r>
      <w:r w:rsidRPr="00E77F4B">
        <w:rPr>
          <w:i/>
          <w:iCs/>
          <w:noProof/>
        </w:rPr>
        <w:t>212</w:t>
      </w:r>
      <w:r w:rsidRPr="00E77F4B">
        <w:rPr>
          <w:noProof/>
        </w:rPr>
        <w:t>, 293–312.</w:t>
      </w:r>
    </w:p>
    <w:p w14:paraId="033B2029" w14:textId="77777777" w:rsidR="00E77F4B" w:rsidRPr="00E77F4B" w:rsidRDefault="00E77F4B" w:rsidP="00E77F4B">
      <w:pPr>
        <w:widowControl w:val="0"/>
        <w:autoSpaceDE w:val="0"/>
        <w:autoSpaceDN w:val="0"/>
        <w:adjustRightInd w:val="0"/>
        <w:rPr>
          <w:noProof/>
        </w:rPr>
      </w:pPr>
      <w:r w:rsidRPr="00E77F4B">
        <w:rPr>
          <w:noProof/>
        </w:rPr>
        <w:t xml:space="preserve">McDonald, A.J. (1985). Immunohistochemical identification of gamma-aminobutyric acid-containing neurons in the rat basolateral amygdala. Neurosci. Lett. </w:t>
      </w:r>
      <w:r w:rsidRPr="00E77F4B">
        <w:rPr>
          <w:i/>
          <w:iCs/>
          <w:noProof/>
        </w:rPr>
        <w:t>53</w:t>
      </w:r>
      <w:r w:rsidRPr="00E77F4B">
        <w:rPr>
          <w:noProof/>
        </w:rPr>
        <w:t>, 203–207.</w:t>
      </w:r>
    </w:p>
    <w:p w14:paraId="0E4D7A66" w14:textId="77777777" w:rsidR="00E77F4B" w:rsidRPr="00E77F4B" w:rsidRDefault="00E77F4B" w:rsidP="00E77F4B">
      <w:pPr>
        <w:widowControl w:val="0"/>
        <w:autoSpaceDE w:val="0"/>
        <w:autoSpaceDN w:val="0"/>
        <w:adjustRightInd w:val="0"/>
        <w:rPr>
          <w:noProof/>
        </w:rPr>
      </w:pPr>
      <w:r w:rsidRPr="00E77F4B">
        <w:rPr>
          <w:noProof/>
        </w:rPr>
        <w:t xml:space="preserve">McDonald, A.J. (1991). Organization of amygdaloid projections to the prefrontal cortex and associated striatum in the rat. Neuroscience </w:t>
      </w:r>
      <w:r w:rsidRPr="00E77F4B">
        <w:rPr>
          <w:i/>
          <w:iCs/>
          <w:noProof/>
        </w:rPr>
        <w:t>44</w:t>
      </w:r>
      <w:r w:rsidRPr="00E77F4B">
        <w:rPr>
          <w:noProof/>
        </w:rPr>
        <w:t>, 1–14.</w:t>
      </w:r>
    </w:p>
    <w:p w14:paraId="4D5D42B2" w14:textId="77777777" w:rsidR="00E77F4B" w:rsidRPr="00E77F4B" w:rsidRDefault="00E77F4B" w:rsidP="00E77F4B">
      <w:pPr>
        <w:widowControl w:val="0"/>
        <w:autoSpaceDE w:val="0"/>
        <w:autoSpaceDN w:val="0"/>
        <w:adjustRightInd w:val="0"/>
        <w:rPr>
          <w:noProof/>
        </w:rPr>
      </w:pPr>
      <w:r w:rsidRPr="00E77F4B">
        <w:rPr>
          <w:noProof/>
        </w:rPr>
        <w:t xml:space="preserve">McDonald, A.J., Mascagni, F., and Guo, L. (1996). Projections of the medial and lateral prefrontal cortices to the amygdala: a Phaseolus vulgaris leucoagglutinin study in the rat. Neuroscience </w:t>
      </w:r>
      <w:r w:rsidRPr="00E77F4B">
        <w:rPr>
          <w:i/>
          <w:iCs/>
          <w:noProof/>
        </w:rPr>
        <w:t>71</w:t>
      </w:r>
      <w:r w:rsidRPr="00E77F4B">
        <w:rPr>
          <w:noProof/>
        </w:rPr>
        <w:t>, 55–75.</w:t>
      </w:r>
    </w:p>
    <w:p w14:paraId="0DD47485" w14:textId="77777777" w:rsidR="00E77F4B" w:rsidRPr="00E77F4B" w:rsidRDefault="00E77F4B" w:rsidP="00E77F4B">
      <w:pPr>
        <w:widowControl w:val="0"/>
        <w:autoSpaceDE w:val="0"/>
        <w:autoSpaceDN w:val="0"/>
        <w:adjustRightInd w:val="0"/>
        <w:rPr>
          <w:noProof/>
        </w:rPr>
      </w:pPr>
      <w:r w:rsidRPr="00E77F4B">
        <w:rPr>
          <w:noProof/>
        </w:rPr>
        <w:t xml:space="preserve">McKenzie, S., Frank, A.J., Kinsky, N.R., Porter, B., Rivière, P.D., and Eichenbaum, H. (2014). Hippocampal representation of related and opposing memories develop within distinct, hierarchically organized neural schemas. Neuron </w:t>
      </w:r>
      <w:r w:rsidRPr="00E77F4B">
        <w:rPr>
          <w:i/>
          <w:iCs/>
          <w:noProof/>
        </w:rPr>
        <w:t>83</w:t>
      </w:r>
      <w:r w:rsidRPr="00E77F4B">
        <w:rPr>
          <w:noProof/>
        </w:rPr>
        <w:t>, 202–215.</w:t>
      </w:r>
    </w:p>
    <w:p w14:paraId="2A86BB3B" w14:textId="77777777" w:rsidR="00E77F4B" w:rsidRPr="00E77F4B" w:rsidRDefault="00E77F4B" w:rsidP="00E77F4B">
      <w:pPr>
        <w:widowControl w:val="0"/>
        <w:autoSpaceDE w:val="0"/>
        <w:autoSpaceDN w:val="0"/>
        <w:adjustRightInd w:val="0"/>
        <w:rPr>
          <w:noProof/>
        </w:rPr>
      </w:pPr>
      <w:r w:rsidRPr="00E77F4B">
        <w:rPr>
          <w:noProof/>
        </w:rPr>
        <w:t xml:space="preserve">McKenzie, S., Keene, C.S., Farovik, A., Bladon, J., Place, R., Komorowski, R., and Eichenbaum, H. (2016). Representation of memories in the cortical–hippocampal system: Results from the application of population similarity analyses. Neurobiol. Learn. Mem. </w:t>
      </w:r>
      <w:r w:rsidRPr="00E77F4B">
        <w:rPr>
          <w:i/>
          <w:iCs/>
          <w:noProof/>
        </w:rPr>
        <w:t>134</w:t>
      </w:r>
      <w:r w:rsidRPr="00E77F4B">
        <w:rPr>
          <w:noProof/>
        </w:rPr>
        <w:t>, 178–191.</w:t>
      </w:r>
    </w:p>
    <w:p w14:paraId="0DC980A8" w14:textId="77777777" w:rsidR="00E77F4B" w:rsidRPr="00E77F4B" w:rsidRDefault="00E77F4B" w:rsidP="00E77F4B">
      <w:pPr>
        <w:widowControl w:val="0"/>
        <w:autoSpaceDE w:val="0"/>
        <w:autoSpaceDN w:val="0"/>
        <w:adjustRightInd w:val="0"/>
        <w:rPr>
          <w:noProof/>
        </w:rPr>
      </w:pPr>
      <w:r w:rsidRPr="00E77F4B">
        <w:rPr>
          <w:noProof/>
        </w:rPr>
        <w:t xml:space="preserve">McNaughton, B.L., and Morris, R.G.M. (1987). Hippocampal synaptic enhancement and information storage within a distributed memory system. Trends Neurosci. </w:t>
      </w:r>
      <w:r w:rsidRPr="00E77F4B">
        <w:rPr>
          <w:i/>
          <w:iCs/>
          <w:noProof/>
        </w:rPr>
        <w:t>10</w:t>
      </w:r>
      <w:r w:rsidRPr="00E77F4B">
        <w:rPr>
          <w:noProof/>
        </w:rPr>
        <w:t>, 408–415.</w:t>
      </w:r>
    </w:p>
    <w:p w14:paraId="065965AE" w14:textId="77777777" w:rsidR="00E77F4B" w:rsidRPr="00E77F4B" w:rsidRDefault="00E77F4B" w:rsidP="00E77F4B">
      <w:pPr>
        <w:widowControl w:val="0"/>
        <w:autoSpaceDE w:val="0"/>
        <w:autoSpaceDN w:val="0"/>
        <w:adjustRightInd w:val="0"/>
        <w:rPr>
          <w:noProof/>
        </w:rPr>
      </w:pPr>
      <w:r w:rsidRPr="00E77F4B">
        <w:rPr>
          <w:noProof/>
        </w:rPr>
        <w:t xml:space="preserve">Mishra, R.K., Kim, S., Guzman, S.J., and Jonas, P. (2016). Symmetric spike timing-dependent plasticity at CA3–CA3 synapses optimizes storage and recall in autoassociative networks. Nat. Commun. </w:t>
      </w:r>
      <w:r w:rsidRPr="00E77F4B">
        <w:rPr>
          <w:i/>
          <w:iCs/>
          <w:noProof/>
        </w:rPr>
        <w:t>7</w:t>
      </w:r>
      <w:r w:rsidRPr="00E77F4B">
        <w:rPr>
          <w:noProof/>
        </w:rPr>
        <w:t>, 11552.</w:t>
      </w:r>
    </w:p>
    <w:p w14:paraId="2E9E83FA" w14:textId="77777777" w:rsidR="00E77F4B" w:rsidRPr="00E77F4B" w:rsidRDefault="00E77F4B" w:rsidP="00E77F4B">
      <w:pPr>
        <w:widowControl w:val="0"/>
        <w:autoSpaceDE w:val="0"/>
        <w:autoSpaceDN w:val="0"/>
        <w:adjustRightInd w:val="0"/>
        <w:rPr>
          <w:noProof/>
        </w:rPr>
      </w:pPr>
      <w:r w:rsidRPr="00E77F4B">
        <w:rPr>
          <w:noProof/>
        </w:rPr>
        <w:t xml:space="preserve">Neunuebel, J.P., and Knierim, J.J. (2014). CA3 Retrieves Coherent Representations from Degraded Input: Direct Evidence for CA3 Pattern Completion and Dentate Gyrus Pattern Separation. Neuron </w:t>
      </w:r>
      <w:r w:rsidRPr="00E77F4B">
        <w:rPr>
          <w:i/>
          <w:iCs/>
          <w:noProof/>
        </w:rPr>
        <w:t>81</w:t>
      </w:r>
      <w:r w:rsidRPr="00E77F4B">
        <w:rPr>
          <w:noProof/>
        </w:rPr>
        <w:t>, 416–427.</w:t>
      </w:r>
    </w:p>
    <w:p w14:paraId="1239D767" w14:textId="77777777" w:rsidR="00E77F4B" w:rsidRPr="00E77F4B" w:rsidRDefault="00E77F4B" w:rsidP="00E77F4B">
      <w:pPr>
        <w:widowControl w:val="0"/>
        <w:autoSpaceDE w:val="0"/>
        <w:autoSpaceDN w:val="0"/>
        <w:adjustRightInd w:val="0"/>
        <w:rPr>
          <w:noProof/>
        </w:rPr>
      </w:pPr>
      <w:r w:rsidRPr="00E77F4B">
        <w:rPr>
          <w:noProof/>
        </w:rPr>
        <w:t>O’Keefe, J., and Nadel, L. (1978). The hippocampus as a cognitive map (Clarendon Press).</w:t>
      </w:r>
    </w:p>
    <w:p w14:paraId="50094C21" w14:textId="77777777" w:rsidR="00E77F4B" w:rsidRPr="00E77F4B" w:rsidRDefault="00E77F4B" w:rsidP="00E77F4B">
      <w:pPr>
        <w:widowControl w:val="0"/>
        <w:autoSpaceDE w:val="0"/>
        <w:autoSpaceDN w:val="0"/>
        <w:adjustRightInd w:val="0"/>
        <w:rPr>
          <w:noProof/>
        </w:rPr>
      </w:pPr>
      <w:r w:rsidRPr="00E77F4B">
        <w:rPr>
          <w:noProof/>
        </w:rPr>
        <w:t xml:space="preserve">O’Keefe, J., and Recce, M.L. (1993). Phase relationship between hippocampal place units and the EEG theta rhythm. Hippocampus </w:t>
      </w:r>
      <w:r w:rsidRPr="00E77F4B">
        <w:rPr>
          <w:i/>
          <w:iCs/>
          <w:noProof/>
        </w:rPr>
        <w:t>3</w:t>
      </w:r>
      <w:r w:rsidRPr="00E77F4B">
        <w:rPr>
          <w:noProof/>
        </w:rPr>
        <w:t>, 317–330.</w:t>
      </w:r>
    </w:p>
    <w:p w14:paraId="0FBA734B" w14:textId="77777777" w:rsidR="00E77F4B" w:rsidRPr="00E77F4B" w:rsidRDefault="00E77F4B" w:rsidP="00E77F4B">
      <w:pPr>
        <w:widowControl w:val="0"/>
        <w:autoSpaceDE w:val="0"/>
        <w:autoSpaceDN w:val="0"/>
        <w:adjustRightInd w:val="0"/>
        <w:rPr>
          <w:noProof/>
        </w:rPr>
      </w:pPr>
      <w:r w:rsidRPr="00E77F4B">
        <w:rPr>
          <w:noProof/>
        </w:rPr>
        <w:t xml:space="preserve">O’Keefe, J., Dostrovsky, J., and O’Keefe, John O, and Dostrovsky, J.O. (1971). The hippocampus as a spatial map. Preliminary evidence from unit activity in the freely-moving rat. Brain Res. </w:t>
      </w:r>
      <w:r w:rsidRPr="00E77F4B">
        <w:rPr>
          <w:i/>
          <w:iCs/>
          <w:noProof/>
        </w:rPr>
        <w:t>34</w:t>
      </w:r>
      <w:r w:rsidRPr="00E77F4B">
        <w:rPr>
          <w:noProof/>
        </w:rPr>
        <w:t>, 171–175.</w:t>
      </w:r>
    </w:p>
    <w:p w14:paraId="7EE5CDE6" w14:textId="77777777" w:rsidR="00E77F4B" w:rsidRPr="00E77F4B" w:rsidRDefault="00E77F4B" w:rsidP="00E77F4B">
      <w:pPr>
        <w:widowControl w:val="0"/>
        <w:autoSpaceDE w:val="0"/>
        <w:autoSpaceDN w:val="0"/>
        <w:adjustRightInd w:val="0"/>
        <w:rPr>
          <w:noProof/>
        </w:rPr>
      </w:pPr>
      <w:r w:rsidRPr="00E77F4B">
        <w:rPr>
          <w:noProof/>
        </w:rPr>
        <w:t xml:space="preserve">Oliva, A., Fernández-Ruiz, A., Buzsáki, G., and Berényi, A. (2016). Role of Hippocampal CA2 Region in Triggering Sharp-Wave Ripples. Neuron </w:t>
      </w:r>
      <w:r w:rsidRPr="00E77F4B">
        <w:rPr>
          <w:i/>
          <w:iCs/>
          <w:noProof/>
        </w:rPr>
        <w:t>91</w:t>
      </w:r>
      <w:r w:rsidRPr="00E77F4B">
        <w:rPr>
          <w:noProof/>
        </w:rPr>
        <w:t>, 1342–1355.</w:t>
      </w:r>
    </w:p>
    <w:p w14:paraId="5118DF99" w14:textId="77777777" w:rsidR="00E77F4B" w:rsidRPr="00E77F4B" w:rsidRDefault="00E77F4B" w:rsidP="00E77F4B">
      <w:pPr>
        <w:widowControl w:val="0"/>
        <w:autoSpaceDE w:val="0"/>
        <w:autoSpaceDN w:val="0"/>
        <w:adjustRightInd w:val="0"/>
        <w:rPr>
          <w:noProof/>
        </w:rPr>
      </w:pPr>
      <w:r w:rsidRPr="00E77F4B">
        <w:rPr>
          <w:noProof/>
        </w:rPr>
        <w:t xml:space="preserve">Pikkarainen, M., Rönkkö, S., Savander, V., Insausti, R., and Pitkänen, A. (1999). Projections from the lateral, basal, and accessory basal nuclei of the amygdala to the hippocampal formation in rat. J. Comp. Neurol. </w:t>
      </w:r>
      <w:r w:rsidRPr="00E77F4B">
        <w:rPr>
          <w:i/>
          <w:iCs/>
          <w:noProof/>
        </w:rPr>
        <w:t>403</w:t>
      </w:r>
      <w:r w:rsidRPr="00E77F4B">
        <w:rPr>
          <w:noProof/>
        </w:rPr>
        <w:t>, 229–260.</w:t>
      </w:r>
    </w:p>
    <w:p w14:paraId="4246D1EA" w14:textId="77777777" w:rsidR="00E77F4B" w:rsidRPr="00E77F4B" w:rsidRDefault="00E77F4B" w:rsidP="00E77F4B">
      <w:pPr>
        <w:widowControl w:val="0"/>
        <w:autoSpaceDE w:val="0"/>
        <w:autoSpaceDN w:val="0"/>
        <w:adjustRightInd w:val="0"/>
        <w:rPr>
          <w:noProof/>
        </w:rPr>
      </w:pPr>
      <w:r w:rsidRPr="00E77F4B">
        <w:rPr>
          <w:noProof/>
        </w:rPr>
        <w:t xml:space="preserve">Pitkänen, A., Pikkarainen, M., Nurminen, N., and Ylinen, A. (2000). Reciprocal connections between the amygdala and the hippocampal formation, perirhinal cortex, and postrhinal cortex in rat. A review. Ann. N. Y. Acad. Sci. </w:t>
      </w:r>
      <w:r w:rsidRPr="00E77F4B">
        <w:rPr>
          <w:i/>
          <w:iCs/>
          <w:noProof/>
        </w:rPr>
        <w:t>911</w:t>
      </w:r>
      <w:r w:rsidRPr="00E77F4B">
        <w:rPr>
          <w:noProof/>
        </w:rPr>
        <w:t>, 369–391.</w:t>
      </w:r>
    </w:p>
    <w:p w14:paraId="31EFD5FA" w14:textId="77777777" w:rsidR="00E77F4B" w:rsidRPr="00E77F4B" w:rsidRDefault="00E77F4B" w:rsidP="00E77F4B">
      <w:pPr>
        <w:widowControl w:val="0"/>
        <w:autoSpaceDE w:val="0"/>
        <w:autoSpaceDN w:val="0"/>
        <w:adjustRightInd w:val="0"/>
        <w:rPr>
          <w:noProof/>
        </w:rPr>
      </w:pPr>
      <w:r w:rsidRPr="00E77F4B">
        <w:rPr>
          <w:noProof/>
        </w:rPr>
        <w:t xml:space="preserve">Rainnie, D.G., Mania, I., Mascagni, F., and McDonald, A.J. (2006). Physiological and morphological characterization of parvalbumin-containing interneurons of the rat basolateral amygdala. J. Comp. Neurol. </w:t>
      </w:r>
      <w:r w:rsidRPr="00E77F4B">
        <w:rPr>
          <w:i/>
          <w:iCs/>
          <w:noProof/>
        </w:rPr>
        <w:t>498</w:t>
      </w:r>
      <w:r w:rsidRPr="00E77F4B">
        <w:rPr>
          <w:noProof/>
        </w:rPr>
        <w:t>, 142–161.</w:t>
      </w:r>
    </w:p>
    <w:p w14:paraId="58F094BC" w14:textId="77777777" w:rsidR="00E77F4B" w:rsidRPr="00E77F4B" w:rsidRDefault="00E77F4B" w:rsidP="00E77F4B">
      <w:pPr>
        <w:widowControl w:val="0"/>
        <w:autoSpaceDE w:val="0"/>
        <w:autoSpaceDN w:val="0"/>
        <w:adjustRightInd w:val="0"/>
        <w:rPr>
          <w:noProof/>
        </w:rPr>
      </w:pPr>
      <w:r w:rsidRPr="00E77F4B">
        <w:rPr>
          <w:noProof/>
        </w:rPr>
        <w:t xml:space="preserve">Rajasethupathy, P., Sankaran, S., Marshel, J.H., Kim, C.K., Ferenczi, E., Lee, S.Y., Berndt, A., Ramakrishnan, C., Jaffe, A., Lo, M., et al. (2015). Projections from neocortex mediate top-down control of memory retrieval. Nature </w:t>
      </w:r>
      <w:r w:rsidRPr="00E77F4B">
        <w:rPr>
          <w:i/>
          <w:iCs/>
          <w:noProof/>
        </w:rPr>
        <w:t>526</w:t>
      </w:r>
      <w:r w:rsidRPr="00E77F4B">
        <w:rPr>
          <w:noProof/>
        </w:rPr>
        <w:t>, 653–659.</w:t>
      </w:r>
    </w:p>
    <w:p w14:paraId="2086E3FD" w14:textId="77777777" w:rsidR="00E77F4B" w:rsidRPr="00E77F4B" w:rsidRDefault="00E77F4B" w:rsidP="00E77F4B">
      <w:pPr>
        <w:widowControl w:val="0"/>
        <w:autoSpaceDE w:val="0"/>
        <w:autoSpaceDN w:val="0"/>
        <w:adjustRightInd w:val="0"/>
        <w:rPr>
          <w:noProof/>
        </w:rPr>
      </w:pPr>
      <w:r w:rsidRPr="00E77F4B">
        <w:rPr>
          <w:noProof/>
        </w:rPr>
        <w:t xml:space="preserve">Robinson, N.T.M., Priestley, J.B., Rueckemann, J.W., Garcia, A.D., Smeglin, V.A., Marino, F.A., and Eichenbaum, H. (2017). Medial Entorhinal Cortex Selectively Supports Temporal Coding by Hippocampal Neurons. Neuron </w:t>
      </w:r>
      <w:r w:rsidRPr="00E77F4B">
        <w:rPr>
          <w:i/>
          <w:iCs/>
          <w:noProof/>
        </w:rPr>
        <w:t>94</w:t>
      </w:r>
      <w:r w:rsidRPr="00E77F4B">
        <w:rPr>
          <w:noProof/>
        </w:rPr>
        <w:t>, 677–688.e6.</w:t>
      </w:r>
    </w:p>
    <w:p w14:paraId="71E525C4" w14:textId="77777777" w:rsidR="00E77F4B" w:rsidRPr="00E77F4B" w:rsidRDefault="00E77F4B" w:rsidP="00E77F4B">
      <w:pPr>
        <w:widowControl w:val="0"/>
        <w:autoSpaceDE w:val="0"/>
        <w:autoSpaceDN w:val="0"/>
        <w:adjustRightInd w:val="0"/>
        <w:rPr>
          <w:noProof/>
        </w:rPr>
      </w:pPr>
      <w:r w:rsidRPr="00E77F4B">
        <w:rPr>
          <w:noProof/>
        </w:rPr>
        <w:t xml:space="preserve">Rolls, E.T. (1996). A theory of hippocampal function in memory. Hippocampus </w:t>
      </w:r>
      <w:r w:rsidRPr="00E77F4B">
        <w:rPr>
          <w:i/>
          <w:iCs/>
          <w:noProof/>
        </w:rPr>
        <w:t>6</w:t>
      </w:r>
      <w:r w:rsidRPr="00E77F4B">
        <w:rPr>
          <w:noProof/>
        </w:rPr>
        <w:t>, 601–620.</w:t>
      </w:r>
    </w:p>
    <w:p w14:paraId="7EE6CDA1" w14:textId="77777777" w:rsidR="00E77F4B" w:rsidRPr="00E77F4B" w:rsidRDefault="00E77F4B" w:rsidP="00E77F4B">
      <w:pPr>
        <w:widowControl w:val="0"/>
        <w:autoSpaceDE w:val="0"/>
        <w:autoSpaceDN w:val="0"/>
        <w:adjustRightInd w:val="0"/>
        <w:rPr>
          <w:noProof/>
        </w:rPr>
      </w:pPr>
      <w:r w:rsidRPr="00E77F4B">
        <w:rPr>
          <w:noProof/>
        </w:rPr>
        <w:t xml:space="preserve">Roy, D.S., Kitamura, T., Okuyama, T., Ogawa, S.K., Sun, C., Obata, Y., Yoshiki, A., and Tonegawa, S. (2017). Distinct Neural Circuits for the Formation and Retrieval of Episodic Memories. Cell </w:t>
      </w:r>
      <w:r w:rsidRPr="00E77F4B">
        <w:rPr>
          <w:i/>
          <w:iCs/>
          <w:noProof/>
        </w:rPr>
        <w:t>170</w:t>
      </w:r>
      <w:r w:rsidRPr="00E77F4B">
        <w:rPr>
          <w:noProof/>
        </w:rPr>
        <w:t>, 1000–1012.e19.</w:t>
      </w:r>
    </w:p>
    <w:p w14:paraId="776B9C63" w14:textId="77777777" w:rsidR="00E77F4B" w:rsidRPr="00E77F4B" w:rsidRDefault="00E77F4B" w:rsidP="00E77F4B">
      <w:pPr>
        <w:widowControl w:val="0"/>
        <w:autoSpaceDE w:val="0"/>
        <w:autoSpaceDN w:val="0"/>
        <w:adjustRightInd w:val="0"/>
        <w:rPr>
          <w:noProof/>
        </w:rPr>
      </w:pPr>
      <w:r w:rsidRPr="00E77F4B">
        <w:rPr>
          <w:noProof/>
        </w:rPr>
        <w:t xml:space="preserve">Rueckemann, J.W., DiMauro, A.J., Rangel, L.M., Han, X., Boyden, E.S., and Eichenbaum, H. (2016). Transient optogenetic inactivation of the medial entorhinal cortex biases the active population of hippocampal neurons. Hippocampus </w:t>
      </w:r>
      <w:r w:rsidRPr="00E77F4B">
        <w:rPr>
          <w:i/>
          <w:iCs/>
          <w:noProof/>
        </w:rPr>
        <w:t>26</w:t>
      </w:r>
      <w:r w:rsidRPr="00E77F4B">
        <w:rPr>
          <w:noProof/>
        </w:rPr>
        <w:t>, 246–260.</w:t>
      </w:r>
    </w:p>
    <w:p w14:paraId="765B6864" w14:textId="77777777" w:rsidR="00E77F4B" w:rsidRPr="00E77F4B" w:rsidRDefault="00E77F4B" w:rsidP="00E77F4B">
      <w:pPr>
        <w:widowControl w:val="0"/>
        <w:autoSpaceDE w:val="0"/>
        <w:autoSpaceDN w:val="0"/>
        <w:adjustRightInd w:val="0"/>
        <w:rPr>
          <w:noProof/>
        </w:rPr>
      </w:pPr>
      <w:r w:rsidRPr="00E77F4B">
        <w:rPr>
          <w:noProof/>
        </w:rPr>
        <w:t xml:space="preserve">Salz, D.M., Tiganj, Z., Khasnabish, S., Kohley, A., Sheehan, D., Howard, M.W., and Eichenbaum, H. (2016). Time Cells in Hippocampal Area CA3. J. Neurosci. </w:t>
      </w:r>
      <w:r w:rsidRPr="00E77F4B">
        <w:rPr>
          <w:i/>
          <w:iCs/>
          <w:noProof/>
        </w:rPr>
        <w:t>36</w:t>
      </w:r>
      <w:r w:rsidRPr="00E77F4B">
        <w:rPr>
          <w:noProof/>
        </w:rPr>
        <w:t>, 7476–7484.</w:t>
      </w:r>
    </w:p>
    <w:p w14:paraId="2BC0A9DC" w14:textId="77777777" w:rsidR="00E77F4B" w:rsidRPr="00E77F4B" w:rsidRDefault="00E77F4B" w:rsidP="00E77F4B">
      <w:pPr>
        <w:widowControl w:val="0"/>
        <w:autoSpaceDE w:val="0"/>
        <w:autoSpaceDN w:val="0"/>
        <w:adjustRightInd w:val="0"/>
        <w:rPr>
          <w:noProof/>
        </w:rPr>
      </w:pPr>
      <w:r w:rsidRPr="00E77F4B">
        <w:rPr>
          <w:noProof/>
        </w:rPr>
        <w:t xml:space="preserve">Schlesiger, M.I., Cannova, C.C., Boublil, B.L., Hales, J.B., Mankin, E.A., Brandon, M.P., Leutgeb, J.K., Leibold, C., and Leutgeb, S. (2015). The medial entorhinal cortex is necessary for temporal organization of hippocampal neuronal activity. Nat. Neurosci. </w:t>
      </w:r>
      <w:r w:rsidRPr="00E77F4B">
        <w:rPr>
          <w:i/>
          <w:iCs/>
          <w:noProof/>
        </w:rPr>
        <w:t>18</w:t>
      </w:r>
      <w:r w:rsidRPr="00E77F4B">
        <w:rPr>
          <w:noProof/>
        </w:rPr>
        <w:t>, 1123–1132.</w:t>
      </w:r>
    </w:p>
    <w:p w14:paraId="19411532" w14:textId="77777777" w:rsidR="00E77F4B" w:rsidRPr="00E77F4B" w:rsidRDefault="00E77F4B" w:rsidP="00E77F4B">
      <w:pPr>
        <w:widowControl w:val="0"/>
        <w:autoSpaceDE w:val="0"/>
        <w:autoSpaceDN w:val="0"/>
        <w:adjustRightInd w:val="0"/>
        <w:rPr>
          <w:noProof/>
        </w:rPr>
      </w:pPr>
      <w:r w:rsidRPr="00E77F4B">
        <w:rPr>
          <w:noProof/>
        </w:rPr>
        <w:t xml:space="preserve">Scoville, W.B., and Milner, B. (1957). Loss of recent memory after bilateral hippocampal lesions. J. Neurol. Neurosurg. Psychiat </w:t>
      </w:r>
      <w:r w:rsidRPr="00E77F4B">
        <w:rPr>
          <w:i/>
          <w:iCs/>
          <w:noProof/>
        </w:rPr>
        <w:t>20</w:t>
      </w:r>
      <w:r w:rsidRPr="00E77F4B">
        <w:rPr>
          <w:noProof/>
        </w:rPr>
        <w:t>, 103–113.</w:t>
      </w:r>
    </w:p>
    <w:p w14:paraId="70D6E272" w14:textId="77777777" w:rsidR="00E77F4B" w:rsidRPr="00E77F4B" w:rsidRDefault="00E77F4B" w:rsidP="00E77F4B">
      <w:pPr>
        <w:widowControl w:val="0"/>
        <w:autoSpaceDE w:val="0"/>
        <w:autoSpaceDN w:val="0"/>
        <w:adjustRightInd w:val="0"/>
        <w:rPr>
          <w:noProof/>
        </w:rPr>
      </w:pPr>
      <w:r w:rsidRPr="00E77F4B">
        <w:rPr>
          <w:noProof/>
        </w:rPr>
        <w:t>Semon, R. (1921). The Mneme (London: George Allen &amp; Unwin).</w:t>
      </w:r>
    </w:p>
    <w:p w14:paraId="7EBA33F5" w14:textId="77777777" w:rsidR="00E77F4B" w:rsidRPr="00E77F4B" w:rsidRDefault="00E77F4B" w:rsidP="00E77F4B">
      <w:pPr>
        <w:widowControl w:val="0"/>
        <w:autoSpaceDE w:val="0"/>
        <w:autoSpaceDN w:val="0"/>
        <w:adjustRightInd w:val="0"/>
        <w:rPr>
          <w:noProof/>
        </w:rPr>
      </w:pPr>
      <w:r w:rsidRPr="00E77F4B">
        <w:rPr>
          <w:noProof/>
        </w:rPr>
        <w:t xml:space="preserve">Skaggs, W.E., McNaughton, B.L., Wilson, M.A., and Barnes, C.A. (1996). Theta phase precession in hippocampal neuronal populations and the compression of temporal sequences. Hippocampus </w:t>
      </w:r>
      <w:r w:rsidRPr="00E77F4B">
        <w:rPr>
          <w:i/>
          <w:iCs/>
          <w:noProof/>
        </w:rPr>
        <w:t>6</w:t>
      </w:r>
      <w:r w:rsidRPr="00E77F4B">
        <w:rPr>
          <w:noProof/>
        </w:rPr>
        <w:t>, 149–172.</w:t>
      </w:r>
    </w:p>
    <w:p w14:paraId="48684AA5" w14:textId="77777777" w:rsidR="00E77F4B" w:rsidRPr="00E77F4B" w:rsidRDefault="00E77F4B" w:rsidP="00E77F4B">
      <w:pPr>
        <w:widowControl w:val="0"/>
        <w:autoSpaceDE w:val="0"/>
        <w:autoSpaceDN w:val="0"/>
        <w:adjustRightInd w:val="0"/>
        <w:rPr>
          <w:noProof/>
        </w:rPr>
      </w:pPr>
      <w:r w:rsidRPr="00E77F4B">
        <w:rPr>
          <w:noProof/>
        </w:rPr>
        <w:t xml:space="preserve">Smith, D.M., and Bulkin, D.A. (2014). The form and function of hippocampal context representations. Neurosci. Biobehav. Rev. </w:t>
      </w:r>
      <w:r w:rsidRPr="00E77F4B">
        <w:rPr>
          <w:i/>
          <w:iCs/>
          <w:noProof/>
        </w:rPr>
        <w:t>40</w:t>
      </w:r>
      <w:r w:rsidRPr="00E77F4B">
        <w:rPr>
          <w:noProof/>
        </w:rPr>
        <w:t>, 52–61.</w:t>
      </w:r>
    </w:p>
    <w:p w14:paraId="64047388" w14:textId="77777777" w:rsidR="00E77F4B" w:rsidRPr="00E77F4B" w:rsidRDefault="00E77F4B" w:rsidP="00E77F4B">
      <w:pPr>
        <w:widowControl w:val="0"/>
        <w:autoSpaceDE w:val="0"/>
        <w:autoSpaceDN w:val="0"/>
        <w:adjustRightInd w:val="0"/>
        <w:rPr>
          <w:noProof/>
        </w:rPr>
      </w:pPr>
      <w:r w:rsidRPr="00E77F4B">
        <w:rPr>
          <w:noProof/>
        </w:rPr>
        <w:t xml:space="preserve">Soltesz, I., and Losonczy, A. (2018). CA1 pyramidal cell diversity enabling parallel information processing in the hippocampus. Nat. Neurosci. </w:t>
      </w:r>
      <w:r w:rsidRPr="00E77F4B">
        <w:rPr>
          <w:i/>
          <w:iCs/>
          <w:noProof/>
        </w:rPr>
        <w:t>21</w:t>
      </w:r>
      <w:r w:rsidRPr="00E77F4B">
        <w:rPr>
          <w:noProof/>
        </w:rPr>
        <w:t>, 484–493.</w:t>
      </w:r>
    </w:p>
    <w:p w14:paraId="19D10F36" w14:textId="77777777" w:rsidR="00E77F4B" w:rsidRPr="00E77F4B" w:rsidRDefault="00E77F4B" w:rsidP="00E77F4B">
      <w:pPr>
        <w:widowControl w:val="0"/>
        <w:autoSpaceDE w:val="0"/>
        <w:autoSpaceDN w:val="0"/>
        <w:adjustRightInd w:val="0"/>
        <w:rPr>
          <w:noProof/>
        </w:rPr>
      </w:pPr>
      <w:r w:rsidRPr="00E77F4B">
        <w:rPr>
          <w:noProof/>
        </w:rPr>
        <w:t xml:space="preserve">Squire, L.R. (1992). Memory and the hippocampus: a synthesis from findings with rats, monkeys, and humans. Psychol. Rev. </w:t>
      </w:r>
      <w:r w:rsidRPr="00E77F4B">
        <w:rPr>
          <w:i/>
          <w:iCs/>
          <w:noProof/>
        </w:rPr>
        <w:t>99</w:t>
      </w:r>
      <w:r w:rsidRPr="00E77F4B">
        <w:rPr>
          <w:noProof/>
        </w:rPr>
        <w:t>, 195–231.</w:t>
      </w:r>
    </w:p>
    <w:p w14:paraId="04414630" w14:textId="77777777" w:rsidR="00E77F4B" w:rsidRPr="00E77F4B" w:rsidRDefault="00E77F4B" w:rsidP="00E77F4B">
      <w:pPr>
        <w:widowControl w:val="0"/>
        <w:autoSpaceDE w:val="0"/>
        <w:autoSpaceDN w:val="0"/>
        <w:adjustRightInd w:val="0"/>
        <w:rPr>
          <w:noProof/>
        </w:rPr>
      </w:pPr>
      <w:r w:rsidRPr="00E77F4B">
        <w:rPr>
          <w:noProof/>
        </w:rPr>
        <w:t>Squire, L.R., and Zola-Morgan, S. (1991). The Medial Temporal Lobe Memory System Downloaded from.</w:t>
      </w:r>
    </w:p>
    <w:p w14:paraId="572E626C" w14:textId="77777777" w:rsidR="00E77F4B" w:rsidRPr="00E77F4B" w:rsidRDefault="00E77F4B" w:rsidP="00E77F4B">
      <w:pPr>
        <w:widowControl w:val="0"/>
        <w:autoSpaceDE w:val="0"/>
        <w:autoSpaceDN w:val="0"/>
        <w:adjustRightInd w:val="0"/>
        <w:rPr>
          <w:noProof/>
        </w:rPr>
      </w:pPr>
      <w:r w:rsidRPr="00E77F4B">
        <w:rPr>
          <w:noProof/>
        </w:rPr>
        <w:t xml:space="preserve">van Strien, N.M., Cappaert, N.L.M., and Witter, M.P. (2009). The anatomy of memory: an interactive overview of the parahippocampal–hippocampal network. Nat. Rev. Neurosci. </w:t>
      </w:r>
      <w:r w:rsidRPr="00E77F4B">
        <w:rPr>
          <w:i/>
          <w:iCs/>
          <w:noProof/>
        </w:rPr>
        <w:t>10</w:t>
      </w:r>
      <w:r w:rsidRPr="00E77F4B">
        <w:rPr>
          <w:noProof/>
        </w:rPr>
        <w:t>, 272–282.</w:t>
      </w:r>
    </w:p>
    <w:p w14:paraId="2982B1E9" w14:textId="77777777" w:rsidR="00E77F4B" w:rsidRPr="00E77F4B" w:rsidRDefault="00E77F4B" w:rsidP="00E77F4B">
      <w:pPr>
        <w:widowControl w:val="0"/>
        <w:autoSpaceDE w:val="0"/>
        <w:autoSpaceDN w:val="0"/>
        <w:adjustRightInd w:val="0"/>
        <w:rPr>
          <w:noProof/>
        </w:rPr>
      </w:pPr>
      <w:r w:rsidRPr="00E77F4B">
        <w:rPr>
          <w:noProof/>
        </w:rPr>
        <w:t xml:space="preserve">Sun, Y., Nguyen, A.Q., Nguyen, J.P., Le, L., Saur, D., Choi, J., Callaway, E.M., and Xu, X. (2014). Cell-Type-Specific Circuit Connectivity of Hippocampal CA1 Revealed through Cre-Dependent Rabies Tracing. Cell Rep. </w:t>
      </w:r>
      <w:r w:rsidRPr="00E77F4B">
        <w:rPr>
          <w:i/>
          <w:iCs/>
          <w:noProof/>
        </w:rPr>
        <w:t>7</w:t>
      </w:r>
      <w:r w:rsidRPr="00E77F4B">
        <w:rPr>
          <w:noProof/>
        </w:rPr>
        <w:t>, 269–280.</w:t>
      </w:r>
    </w:p>
    <w:p w14:paraId="15F007F8" w14:textId="77777777" w:rsidR="00E77F4B" w:rsidRPr="00E77F4B" w:rsidRDefault="00E77F4B" w:rsidP="00E77F4B">
      <w:pPr>
        <w:widowControl w:val="0"/>
        <w:autoSpaceDE w:val="0"/>
        <w:autoSpaceDN w:val="0"/>
        <w:adjustRightInd w:val="0"/>
        <w:rPr>
          <w:noProof/>
        </w:rPr>
      </w:pPr>
      <w:r w:rsidRPr="00E77F4B">
        <w:rPr>
          <w:noProof/>
        </w:rPr>
        <w:t xml:space="preserve">Tang, Q., Burgalossi, A., Ebbesen, C.L., Ray, S., Naumann, R., Schmidt, H., Spicher, D., and Brecht, M. (2014). Pyramidal and Stellate Cell Specificity of Grid and Border Representations in Layer 2 of Medial Entorhinal Cortex. Neuron </w:t>
      </w:r>
      <w:r w:rsidRPr="00E77F4B">
        <w:rPr>
          <w:i/>
          <w:iCs/>
          <w:noProof/>
        </w:rPr>
        <w:t>84</w:t>
      </w:r>
      <w:r w:rsidRPr="00E77F4B">
        <w:rPr>
          <w:noProof/>
        </w:rPr>
        <w:t>, 1191–1197.</w:t>
      </w:r>
    </w:p>
    <w:p w14:paraId="346E8425" w14:textId="77777777" w:rsidR="00E77F4B" w:rsidRPr="00E77F4B" w:rsidRDefault="00E77F4B" w:rsidP="00E77F4B">
      <w:pPr>
        <w:widowControl w:val="0"/>
        <w:autoSpaceDE w:val="0"/>
        <w:autoSpaceDN w:val="0"/>
        <w:adjustRightInd w:val="0"/>
        <w:rPr>
          <w:noProof/>
        </w:rPr>
      </w:pPr>
      <w:r w:rsidRPr="00E77F4B">
        <w:rPr>
          <w:noProof/>
        </w:rPr>
        <w:t xml:space="preserve">Taube, J.S., Muller, R.U., and Ranck, J.B. (1990). Head-direction cells recorded from the postsubiculum in freely moving rats. II. Effects of environmental manipulations. J. Neurosci. </w:t>
      </w:r>
      <w:r w:rsidRPr="00E77F4B">
        <w:rPr>
          <w:i/>
          <w:iCs/>
          <w:noProof/>
        </w:rPr>
        <w:t>10</w:t>
      </w:r>
      <w:r w:rsidRPr="00E77F4B">
        <w:rPr>
          <w:noProof/>
        </w:rPr>
        <w:t>, 436–447.</w:t>
      </w:r>
    </w:p>
    <w:p w14:paraId="0ED04B1F" w14:textId="77777777" w:rsidR="00E77F4B" w:rsidRPr="00E77F4B" w:rsidRDefault="00E77F4B" w:rsidP="00E77F4B">
      <w:pPr>
        <w:widowControl w:val="0"/>
        <w:autoSpaceDE w:val="0"/>
        <w:autoSpaceDN w:val="0"/>
        <w:adjustRightInd w:val="0"/>
        <w:rPr>
          <w:noProof/>
        </w:rPr>
      </w:pPr>
      <w:r w:rsidRPr="00E77F4B">
        <w:rPr>
          <w:noProof/>
        </w:rPr>
        <w:t xml:space="preserve">Tovote, P., Fadok, J.P., and Lüthi, A. (2015). Neuronal circuits for fear and anxiety. Nat. Rev. Neurosci. </w:t>
      </w:r>
      <w:r w:rsidRPr="00E77F4B">
        <w:rPr>
          <w:i/>
          <w:iCs/>
          <w:noProof/>
        </w:rPr>
        <w:t>16</w:t>
      </w:r>
      <w:r w:rsidRPr="00E77F4B">
        <w:rPr>
          <w:noProof/>
        </w:rPr>
        <w:t>, 317–331.</w:t>
      </w:r>
    </w:p>
    <w:p w14:paraId="67DEA945" w14:textId="77777777" w:rsidR="00E77F4B" w:rsidRPr="00E77F4B" w:rsidRDefault="00E77F4B" w:rsidP="00E77F4B">
      <w:pPr>
        <w:widowControl w:val="0"/>
        <w:autoSpaceDE w:val="0"/>
        <w:autoSpaceDN w:val="0"/>
        <w:adjustRightInd w:val="0"/>
        <w:rPr>
          <w:noProof/>
        </w:rPr>
      </w:pPr>
      <w:r w:rsidRPr="00E77F4B">
        <w:rPr>
          <w:noProof/>
        </w:rPr>
        <w:t xml:space="preserve">Treves, A., and Rolls, E.T. (1994). Computational analysis of the role of the hippocampus in memory. Hippocampus </w:t>
      </w:r>
      <w:r w:rsidRPr="00E77F4B">
        <w:rPr>
          <w:i/>
          <w:iCs/>
          <w:noProof/>
        </w:rPr>
        <w:t>4</w:t>
      </w:r>
      <w:r w:rsidRPr="00E77F4B">
        <w:rPr>
          <w:noProof/>
        </w:rPr>
        <w:t>, 374–391.</w:t>
      </w:r>
    </w:p>
    <w:p w14:paraId="6410A111" w14:textId="77777777" w:rsidR="00E77F4B" w:rsidRPr="00E77F4B" w:rsidRDefault="00E77F4B" w:rsidP="00E77F4B">
      <w:pPr>
        <w:widowControl w:val="0"/>
        <w:autoSpaceDE w:val="0"/>
        <w:autoSpaceDN w:val="0"/>
        <w:adjustRightInd w:val="0"/>
        <w:rPr>
          <w:noProof/>
        </w:rPr>
      </w:pPr>
      <w:r w:rsidRPr="00E77F4B">
        <w:rPr>
          <w:noProof/>
        </w:rPr>
        <w:t xml:space="preserve">Tsao, A., Moser, M.-B., and Moser, E.I. (2013). Traces of Experience in the Lateral Entorhinal Cortex. Curr. Biol. </w:t>
      </w:r>
      <w:r w:rsidRPr="00E77F4B">
        <w:rPr>
          <w:i/>
          <w:iCs/>
          <w:noProof/>
        </w:rPr>
        <w:t>23</w:t>
      </w:r>
      <w:r w:rsidRPr="00E77F4B">
        <w:rPr>
          <w:noProof/>
        </w:rPr>
        <w:t>, 399–405.</w:t>
      </w:r>
    </w:p>
    <w:p w14:paraId="6D0003AE" w14:textId="77777777" w:rsidR="00E77F4B" w:rsidRPr="00E77F4B" w:rsidRDefault="00E77F4B" w:rsidP="00E77F4B">
      <w:pPr>
        <w:widowControl w:val="0"/>
        <w:autoSpaceDE w:val="0"/>
        <w:autoSpaceDN w:val="0"/>
        <w:adjustRightInd w:val="0"/>
        <w:rPr>
          <w:noProof/>
        </w:rPr>
      </w:pPr>
      <w:r w:rsidRPr="00E77F4B">
        <w:rPr>
          <w:noProof/>
        </w:rPr>
        <w:t xml:space="preserve">Tsao, A., Sugar, J., Lu, L., Wang, C., Knierim, J.J., Moser, M.-B., and Moser, E.I. (2018). Integrating time from experience in the lateral entorhinal cortex. Nature </w:t>
      </w:r>
      <w:r w:rsidRPr="00E77F4B">
        <w:rPr>
          <w:i/>
          <w:iCs/>
          <w:noProof/>
        </w:rPr>
        <w:t>561</w:t>
      </w:r>
      <w:r w:rsidRPr="00E77F4B">
        <w:rPr>
          <w:noProof/>
        </w:rPr>
        <w:t>, 57–62.</w:t>
      </w:r>
    </w:p>
    <w:p w14:paraId="349A29BD" w14:textId="77777777" w:rsidR="00E77F4B" w:rsidRPr="00E77F4B" w:rsidRDefault="00E77F4B" w:rsidP="00E77F4B">
      <w:pPr>
        <w:widowControl w:val="0"/>
        <w:autoSpaceDE w:val="0"/>
        <w:autoSpaceDN w:val="0"/>
        <w:adjustRightInd w:val="0"/>
        <w:rPr>
          <w:noProof/>
        </w:rPr>
      </w:pPr>
      <w:r w:rsidRPr="00E77F4B">
        <w:rPr>
          <w:noProof/>
        </w:rPr>
        <w:t xml:space="preserve">Wallenstein, G. V, Eichenbaum, H., and Hasselmo, M.E. (1998). The hippocampus as an associator of discontiguous events. Trends Neurosci. </w:t>
      </w:r>
      <w:r w:rsidRPr="00E77F4B">
        <w:rPr>
          <w:i/>
          <w:iCs/>
          <w:noProof/>
        </w:rPr>
        <w:t>21</w:t>
      </w:r>
      <w:r w:rsidRPr="00E77F4B">
        <w:rPr>
          <w:noProof/>
        </w:rPr>
        <w:t>, 317–323.</w:t>
      </w:r>
    </w:p>
    <w:p w14:paraId="1940177F" w14:textId="77777777" w:rsidR="00E77F4B" w:rsidRPr="00E77F4B" w:rsidRDefault="00E77F4B" w:rsidP="00E77F4B">
      <w:pPr>
        <w:widowControl w:val="0"/>
        <w:autoSpaceDE w:val="0"/>
        <w:autoSpaceDN w:val="0"/>
        <w:adjustRightInd w:val="0"/>
        <w:rPr>
          <w:noProof/>
        </w:rPr>
      </w:pPr>
      <w:r w:rsidRPr="00E77F4B">
        <w:rPr>
          <w:noProof/>
        </w:rPr>
        <w:t xml:space="preserve">Wikenheiser, A.M., and Redish, A.D. (2015). Hippocampal theta sequences reflect current goals. Nat. Neurosci. </w:t>
      </w:r>
      <w:r w:rsidRPr="00E77F4B">
        <w:rPr>
          <w:i/>
          <w:iCs/>
          <w:noProof/>
        </w:rPr>
        <w:t>18</w:t>
      </w:r>
      <w:r w:rsidRPr="00E77F4B">
        <w:rPr>
          <w:noProof/>
        </w:rPr>
        <w:t>, 289–294.</w:t>
      </w:r>
    </w:p>
    <w:p w14:paraId="4AD222D3" w14:textId="77777777" w:rsidR="00E77F4B" w:rsidRPr="00E77F4B" w:rsidRDefault="00E77F4B" w:rsidP="00E77F4B">
      <w:pPr>
        <w:widowControl w:val="0"/>
        <w:autoSpaceDE w:val="0"/>
        <w:autoSpaceDN w:val="0"/>
        <w:adjustRightInd w:val="0"/>
        <w:rPr>
          <w:noProof/>
        </w:rPr>
      </w:pPr>
      <w:r w:rsidRPr="00E77F4B">
        <w:rPr>
          <w:noProof/>
        </w:rPr>
        <w:t xml:space="preserve">Wintzer, M.E., Boehringer, R., Polygalov, D., and McHugh, T.J. (2014). The Hippocampal CA2 Ensemble Is Sensitive to Contextual Change. J. Neurosci. </w:t>
      </w:r>
      <w:r w:rsidRPr="00E77F4B">
        <w:rPr>
          <w:i/>
          <w:iCs/>
          <w:noProof/>
        </w:rPr>
        <w:t>34</w:t>
      </w:r>
      <w:r w:rsidRPr="00E77F4B">
        <w:rPr>
          <w:noProof/>
        </w:rPr>
        <w:t>, 3056–3066.</w:t>
      </w:r>
    </w:p>
    <w:p w14:paraId="7A8EE1A0" w14:textId="77777777" w:rsidR="00E77F4B" w:rsidRPr="00E77F4B" w:rsidRDefault="00E77F4B" w:rsidP="00E77F4B">
      <w:pPr>
        <w:widowControl w:val="0"/>
        <w:autoSpaceDE w:val="0"/>
        <w:autoSpaceDN w:val="0"/>
        <w:adjustRightInd w:val="0"/>
        <w:rPr>
          <w:noProof/>
        </w:rPr>
      </w:pPr>
      <w:r w:rsidRPr="00E77F4B">
        <w:rPr>
          <w:noProof/>
        </w:rPr>
        <w:t xml:space="preserve">Witter, M.P. (1993). Organization of the entorhinal—hippocampal system: A review of current anatomical data. Hippocampus </w:t>
      </w:r>
      <w:r w:rsidRPr="00E77F4B">
        <w:rPr>
          <w:i/>
          <w:iCs/>
          <w:noProof/>
        </w:rPr>
        <w:t>3</w:t>
      </w:r>
      <w:r w:rsidRPr="00E77F4B">
        <w:rPr>
          <w:noProof/>
        </w:rPr>
        <w:t>, 33–44.</w:t>
      </w:r>
    </w:p>
    <w:p w14:paraId="5672A352" w14:textId="77777777" w:rsidR="00E77F4B" w:rsidRPr="00E77F4B" w:rsidRDefault="00E77F4B" w:rsidP="00E77F4B">
      <w:pPr>
        <w:widowControl w:val="0"/>
        <w:autoSpaceDE w:val="0"/>
        <w:autoSpaceDN w:val="0"/>
        <w:adjustRightInd w:val="0"/>
        <w:rPr>
          <w:noProof/>
        </w:rPr>
      </w:pPr>
      <w:r w:rsidRPr="00E77F4B">
        <w:rPr>
          <w:noProof/>
        </w:rPr>
        <w:t xml:space="preserve">Wyss, J.M., and Van Groen, T. (1992). Connections between the retrosplenial cortex and the hippocampal formation in the rat: A review. Hippocampus </w:t>
      </w:r>
      <w:r w:rsidRPr="00E77F4B">
        <w:rPr>
          <w:i/>
          <w:iCs/>
          <w:noProof/>
        </w:rPr>
        <w:t>2</w:t>
      </w:r>
      <w:r w:rsidRPr="00E77F4B">
        <w:rPr>
          <w:noProof/>
        </w:rPr>
        <w:t>, 1–11.</w:t>
      </w:r>
    </w:p>
    <w:p w14:paraId="06F065B9" w14:textId="77777777" w:rsidR="00E77F4B" w:rsidRPr="00E77F4B" w:rsidRDefault="00E77F4B" w:rsidP="00E77F4B">
      <w:pPr>
        <w:widowControl w:val="0"/>
        <w:autoSpaceDE w:val="0"/>
        <w:autoSpaceDN w:val="0"/>
        <w:adjustRightInd w:val="0"/>
        <w:rPr>
          <w:noProof/>
        </w:rPr>
      </w:pPr>
      <w:r w:rsidRPr="00E77F4B">
        <w:rPr>
          <w:noProof/>
        </w:rPr>
        <w:t xml:space="preserve">Xu, X., Sun, Y., Holmes, T.C., and López, A.J. (2016). Noncanonical connections between the subiculum and hippocampal CA1. J. Comp. Neurol. </w:t>
      </w:r>
      <w:r w:rsidRPr="00E77F4B">
        <w:rPr>
          <w:i/>
          <w:iCs/>
          <w:noProof/>
        </w:rPr>
        <w:t>524</w:t>
      </w:r>
      <w:r w:rsidRPr="00E77F4B">
        <w:rPr>
          <w:noProof/>
        </w:rPr>
        <w:t>, 3666–3673.</w:t>
      </w:r>
    </w:p>
    <w:p w14:paraId="4F7B1105" w14:textId="77777777" w:rsidR="00E77F4B" w:rsidRPr="00E77F4B" w:rsidRDefault="00E77F4B" w:rsidP="00E77F4B">
      <w:pPr>
        <w:widowControl w:val="0"/>
        <w:autoSpaceDE w:val="0"/>
        <w:autoSpaceDN w:val="0"/>
        <w:adjustRightInd w:val="0"/>
        <w:rPr>
          <w:noProof/>
        </w:rPr>
      </w:pPr>
      <w:r w:rsidRPr="00E77F4B">
        <w:rPr>
          <w:noProof/>
        </w:rPr>
        <w:t xml:space="preserve">Yassa, M.A., and Stark, C.E.L. (2011). Pattern separation in the hippocampus. Trends Neurosci. </w:t>
      </w:r>
      <w:r w:rsidRPr="00E77F4B">
        <w:rPr>
          <w:i/>
          <w:iCs/>
          <w:noProof/>
        </w:rPr>
        <w:t>34</w:t>
      </w:r>
      <w:r w:rsidRPr="00E77F4B">
        <w:rPr>
          <w:noProof/>
        </w:rPr>
        <w:t>, 515–525.</w:t>
      </w:r>
    </w:p>
    <w:p w14:paraId="3F48CA1A" w14:textId="77777777" w:rsidR="00E77F4B" w:rsidRPr="00E77F4B" w:rsidRDefault="00E77F4B" w:rsidP="00E77F4B">
      <w:pPr>
        <w:widowControl w:val="0"/>
        <w:autoSpaceDE w:val="0"/>
        <w:autoSpaceDN w:val="0"/>
        <w:adjustRightInd w:val="0"/>
        <w:rPr>
          <w:noProof/>
        </w:rPr>
      </w:pPr>
      <w:r w:rsidRPr="00E77F4B">
        <w:rPr>
          <w:noProof/>
        </w:rPr>
        <w:t xml:space="preserve">Young, W.S., Li, J., Wersinger, S.R., and Palkovits, M. (2006). The vasopressin 1b receptor is prominent in the hippocampal area CA2 where it is unaffected by restraint stress or adrenalectomy. Neuroscience </w:t>
      </w:r>
      <w:r w:rsidRPr="00E77F4B">
        <w:rPr>
          <w:i/>
          <w:iCs/>
          <w:noProof/>
        </w:rPr>
        <w:t>143</w:t>
      </w:r>
      <w:r w:rsidRPr="00E77F4B">
        <w:rPr>
          <w:noProof/>
        </w:rPr>
        <w:t>, 1031–1039.</w:t>
      </w:r>
    </w:p>
    <w:p w14:paraId="2D479830" w14:textId="2EAA3607" w:rsidR="00717285" w:rsidRDefault="00594435" w:rsidP="00E77F4B">
      <w:pPr>
        <w:widowControl w:val="0"/>
        <w:autoSpaceDE w:val="0"/>
        <w:autoSpaceDN w:val="0"/>
        <w:adjustRightInd w:val="0"/>
      </w:pPr>
      <w:r>
        <w:fldChar w:fldCharType="end"/>
      </w:r>
    </w:p>
    <w:sectPr w:rsidR="00717285" w:rsidSect="00E97F60">
      <w:footerReference w:type="even" r:id="rId9"/>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3148FD" w14:textId="77777777" w:rsidR="009A3FFA" w:rsidRDefault="009A3FFA" w:rsidP="00E97F60">
      <w:r>
        <w:separator/>
      </w:r>
    </w:p>
  </w:endnote>
  <w:endnote w:type="continuationSeparator" w:id="0">
    <w:p w14:paraId="440CBBB7" w14:textId="77777777" w:rsidR="009A3FFA" w:rsidRDefault="009A3FFA" w:rsidP="00E97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Monaco">
    <w:panose1 w:val="02000500000000000000"/>
    <w:charset w:val="00"/>
    <w:family w:val="auto"/>
    <w:pitch w:val="variable"/>
    <w:sig w:usb0="A00002FF" w:usb1="500039FB" w:usb2="00000000" w:usb3="00000000" w:csb0="00000197"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0824C9" w14:textId="77777777" w:rsidR="009A3FFA" w:rsidRDefault="009A3FFA"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F70F05" w14:textId="77777777" w:rsidR="009A3FFA" w:rsidRDefault="009A3FFA" w:rsidP="00E97F6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D9C2D" w14:textId="77777777" w:rsidR="009A3FFA" w:rsidRDefault="009A3FFA" w:rsidP="00E97F60">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77F4B">
      <w:rPr>
        <w:rStyle w:val="PageNumber"/>
        <w:noProof/>
      </w:rPr>
      <w:t>12</w:t>
    </w:r>
    <w:r>
      <w:rPr>
        <w:rStyle w:val="PageNumber"/>
      </w:rPr>
      <w:fldChar w:fldCharType="end"/>
    </w:r>
  </w:p>
  <w:p w14:paraId="5C67B592" w14:textId="77777777" w:rsidR="009A3FFA" w:rsidRDefault="009A3FFA" w:rsidP="00E97F6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0A164D" w14:textId="77777777" w:rsidR="009A3FFA" w:rsidRDefault="009A3FFA" w:rsidP="00E97F60">
      <w:r>
        <w:separator/>
      </w:r>
    </w:p>
  </w:footnote>
  <w:footnote w:type="continuationSeparator" w:id="0">
    <w:p w14:paraId="328E3F43" w14:textId="77777777" w:rsidR="009A3FFA" w:rsidRDefault="009A3FFA" w:rsidP="00E97F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F807F76"/>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cs="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cs="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9196F"/>
    <w:rsid w:val="0000310F"/>
    <w:rsid w:val="00005CFB"/>
    <w:rsid w:val="00051550"/>
    <w:rsid w:val="000803AF"/>
    <w:rsid w:val="0009196F"/>
    <w:rsid w:val="00094D5A"/>
    <w:rsid w:val="000E162B"/>
    <w:rsid w:val="000E453B"/>
    <w:rsid w:val="00100A54"/>
    <w:rsid w:val="00104DDE"/>
    <w:rsid w:val="00124E03"/>
    <w:rsid w:val="00135DA1"/>
    <w:rsid w:val="00193C8F"/>
    <w:rsid w:val="0019659B"/>
    <w:rsid w:val="001C2660"/>
    <w:rsid w:val="00220905"/>
    <w:rsid w:val="00272BC9"/>
    <w:rsid w:val="00273940"/>
    <w:rsid w:val="0028625C"/>
    <w:rsid w:val="0028785F"/>
    <w:rsid w:val="002F1F84"/>
    <w:rsid w:val="003219B2"/>
    <w:rsid w:val="003220E2"/>
    <w:rsid w:val="003233EA"/>
    <w:rsid w:val="0035363E"/>
    <w:rsid w:val="0036058B"/>
    <w:rsid w:val="003678FC"/>
    <w:rsid w:val="00374DC8"/>
    <w:rsid w:val="00381C3F"/>
    <w:rsid w:val="00386CEE"/>
    <w:rsid w:val="00397399"/>
    <w:rsid w:val="003B271A"/>
    <w:rsid w:val="003E7BC3"/>
    <w:rsid w:val="004102E8"/>
    <w:rsid w:val="00437EDE"/>
    <w:rsid w:val="0045617D"/>
    <w:rsid w:val="00457230"/>
    <w:rsid w:val="00470891"/>
    <w:rsid w:val="00477E27"/>
    <w:rsid w:val="004B15B8"/>
    <w:rsid w:val="004D4AAC"/>
    <w:rsid w:val="004E2ECC"/>
    <w:rsid w:val="00534E9C"/>
    <w:rsid w:val="00545BEC"/>
    <w:rsid w:val="00545DBD"/>
    <w:rsid w:val="00546DDC"/>
    <w:rsid w:val="00561406"/>
    <w:rsid w:val="0056689D"/>
    <w:rsid w:val="00576A26"/>
    <w:rsid w:val="005872D2"/>
    <w:rsid w:val="00594435"/>
    <w:rsid w:val="005B30F8"/>
    <w:rsid w:val="005D3B3A"/>
    <w:rsid w:val="005D627D"/>
    <w:rsid w:val="005D7F80"/>
    <w:rsid w:val="005E6811"/>
    <w:rsid w:val="00632CB4"/>
    <w:rsid w:val="0063709C"/>
    <w:rsid w:val="006433F9"/>
    <w:rsid w:val="0065464B"/>
    <w:rsid w:val="00676EB8"/>
    <w:rsid w:val="006C42F6"/>
    <w:rsid w:val="006C5897"/>
    <w:rsid w:val="00704089"/>
    <w:rsid w:val="00717285"/>
    <w:rsid w:val="0076184B"/>
    <w:rsid w:val="007729FA"/>
    <w:rsid w:val="0077736D"/>
    <w:rsid w:val="008153B4"/>
    <w:rsid w:val="00822246"/>
    <w:rsid w:val="0083599C"/>
    <w:rsid w:val="008403AC"/>
    <w:rsid w:val="0085189C"/>
    <w:rsid w:val="008730DC"/>
    <w:rsid w:val="008A2116"/>
    <w:rsid w:val="008A262F"/>
    <w:rsid w:val="008A75F5"/>
    <w:rsid w:val="008B0165"/>
    <w:rsid w:val="008C4A0B"/>
    <w:rsid w:val="008D324E"/>
    <w:rsid w:val="00951028"/>
    <w:rsid w:val="00961C30"/>
    <w:rsid w:val="009830B0"/>
    <w:rsid w:val="009A3FFA"/>
    <w:rsid w:val="00A0271D"/>
    <w:rsid w:val="00A17A2C"/>
    <w:rsid w:val="00A21019"/>
    <w:rsid w:val="00A23D6C"/>
    <w:rsid w:val="00A66673"/>
    <w:rsid w:val="00A66B20"/>
    <w:rsid w:val="00A718F5"/>
    <w:rsid w:val="00A72ABE"/>
    <w:rsid w:val="00A92ADB"/>
    <w:rsid w:val="00A95605"/>
    <w:rsid w:val="00AB5C48"/>
    <w:rsid w:val="00AD73B0"/>
    <w:rsid w:val="00AE1FD0"/>
    <w:rsid w:val="00AE5D3D"/>
    <w:rsid w:val="00B44524"/>
    <w:rsid w:val="00B473BE"/>
    <w:rsid w:val="00B612E9"/>
    <w:rsid w:val="00B760FD"/>
    <w:rsid w:val="00B76F00"/>
    <w:rsid w:val="00B82511"/>
    <w:rsid w:val="00B95A62"/>
    <w:rsid w:val="00BC6344"/>
    <w:rsid w:val="00BD7355"/>
    <w:rsid w:val="00BF4894"/>
    <w:rsid w:val="00BF4949"/>
    <w:rsid w:val="00C15A59"/>
    <w:rsid w:val="00C15DAC"/>
    <w:rsid w:val="00C34DDA"/>
    <w:rsid w:val="00C56751"/>
    <w:rsid w:val="00C80915"/>
    <w:rsid w:val="00C92BF8"/>
    <w:rsid w:val="00CC17B1"/>
    <w:rsid w:val="00CE5536"/>
    <w:rsid w:val="00D25BE2"/>
    <w:rsid w:val="00D7766D"/>
    <w:rsid w:val="00D94B43"/>
    <w:rsid w:val="00DB2034"/>
    <w:rsid w:val="00DB6DB0"/>
    <w:rsid w:val="00E23287"/>
    <w:rsid w:val="00E5103B"/>
    <w:rsid w:val="00E77F4B"/>
    <w:rsid w:val="00E97F60"/>
    <w:rsid w:val="00EA6B45"/>
    <w:rsid w:val="00F33D78"/>
    <w:rsid w:val="00F35177"/>
    <w:rsid w:val="00F84463"/>
    <w:rsid w:val="00FA5715"/>
    <w:rsid w:val="00FB717E"/>
    <w:rsid w:val="00FC2673"/>
    <w:rsid w:val="00FC6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65D43D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676EB8"/>
    <w:pPr>
      <w:keepNext/>
      <w:numPr>
        <w:numId w:val="1"/>
      </w:numPr>
      <w:contextualSpacing/>
      <w:outlineLvl w:val="0"/>
    </w:pPr>
    <w:rPr>
      <w:rFonts w:ascii="Calibri" w:hAnsi="Calibri"/>
    </w:rPr>
  </w:style>
  <w:style w:type="paragraph" w:styleId="NoteLevel2">
    <w:name w:val="Note Level 2"/>
    <w:basedOn w:val="Normal"/>
    <w:uiPriority w:val="99"/>
    <w:semiHidden/>
    <w:unhideWhenUsed/>
    <w:rsid w:val="00676EB8"/>
    <w:pPr>
      <w:keepNext/>
      <w:numPr>
        <w:ilvl w:val="1"/>
        <w:numId w:val="1"/>
      </w:numPr>
      <w:contextualSpacing/>
      <w:outlineLvl w:val="1"/>
    </w:pPr>
    <w:rPr>
      <w:rFonts w:ascii="Calibri" w:hAnsi="Calibri"/>
    </w:rPr>
  </w:style>
  <w:style w:type="paragraph" w:styleId="NoteLevel3">
    <w:name w:val="Note Level 3"/>
    <w:basedOn w:val="Normal"/>
    <w:uiPriority w:val="99"/>
    <w:semiHidden/>
    <w:unhideWhenUsed/>
    <w:rsid w:val="00676EB8"/>
    <w:pPr>
      <w:keepNext/>
      <w:numPr>
        <w:ilvl w:val="2"/>
        <w:numId w:val="1"/>
      </w:numPr>
      <w:contextualSpacing/>
      <w:outlineLvl w:val="2"/>
    </w:pPr>
    <w:rPr>
      <w:rFonts w:ascii="Calibri" w:hAnsi="Calibri"/>
    </w:rPr>
  </w:style>
  <w:style w:type="paragraph" w:styleId="NoteLevel4">
    <w:name w:val="Note Level 4"/>
    <w:basedOn w:val="Normal"/>
    <w:uiPriority w:val="99"/>
    <w:semiHidden/>
    <w:unhideWhenUsed/>
    <w:rsid w:val="00676EB8"/>
    <w:pPr>
      <w:keepNext/>
      <w:numPr>
        <w:ilvl w:val="3"/>
        <w:numId w:val="1"/>
      </w:numPr>
      <w:contextualSpacing/>
      <w:outlineLvl w:val="3"/>
    </w:pPr>
    <w:rPr>
      <w:rFonts w:ascii="Calibri" w:hAnsi="Calibri"/>
    </w:rPr>
  </w:style>
  <w:style w:type="paragraph" w:styleId="NoteLevel5">
    <w:name w:val="Note Level 5"/>
    <w:basedOn w:val="Normal"/>
    <w:uiPriority w:val="99"/>
    <w:semiHidden/>
    <w:unhideWhenUsed/>
    <w:rsid w:val="00676EB8"/>
    <w:pPr>
      <w:keepNext/>
      <w:numPr>
        <w:ilvl w:val="4"/>
        <w:numId w:val="1"/>
      </w:numPr>
      <w:contextualSpacing/>
      <w:outlineLvl w:val="4"/>
    </w:pPr>
    <w:rPr>
      <w:rFonts w:ascii="Calibri" w:hAnsi="Calibri"/>
    </w:rPr>
  </w:style>
  <w:style w:type="paragraph" w:styleId="NoteLevel6">
    <w:name w:val="Note Level 6"/>
    <w:basedOn w:val="Normal"/>
    <w:uiPriority w:val="99"/>
    <w:semiHidden/>
    <w:unhideWhenUsed/>
    <w:rsid w:val="00676EB8"/>
    <w:pPr>
      <w:keepNext/>
      <w:numPr>
        <w:ilvl w:val="5"/>
        <w:numId w:val="1"/>
      </w:numPr>
      <w:contextualSpacing/>
      <w:outlineLvl w:val="5"/>
    </w:pPr>
    <w:rPr>
      <w:rFonts w:ascii="Calibri" w:hAnsi="Calibri"/>
    </w:rPr>
  </w:style>
  <w:style w:type="paragraph" w:styleId="NoteLevel7">
    <w:name w:val="Note Level 7"/>
    <w:basedOn w:val="Normal"/>
    <w:uiPriority w:val="99"/>
    <w:semiHidden/>
    <w:unhideWhenUsed/>
    <w:rsid w:val="00676EB8"/>
    <w:pPr>
      <w:keepNext/>
      <w:numPr>
        <w:ilvl w:val="6"/>
        <w:numId w:val="1"/>
      </w:numPr>
      <w:contextualSpacing/>
      <w:outlineLvl w:val="6"/>
    </w:pPr>
    <w:rPr>
      <w:rFonts w:ascii="Calibri" w:hAnsi="Calibri"/>
    </w:rPr>
  </w:style>
  <w:style w:type="paragraph" w:styleId="NoteLevel8">
    <w:name w:val="Note Level 8"/>
    <w:basedOn w:val="Normal"/>
    <w:uiPriority w:val="99"/>
    <w:semiHidden/>
    <w:unhideWhenUsed/>
    <w:rsid w:val="00676EB8"/>
    <w:pPr>
      <w:keepNext/>
      <w:numPr>
        <w:ilvl w:val="7"/>
        <w:numId w:val="1"/>
      </w:numPr>
      <w:contextualSpacing/>
      <w:outlineLvl w:val="7"/>
    </w:pPr>
    <w:rPr>
      <w:rFonts w:ascii="Calibri" w:hAnsi="Calibri"/>
    </w:rPr>
  </w:style>
  <w:style w:type="paragraph" w:styleId="NoteLevel9">
    <w:name w:val="Note Level 9"/>
    <w:basedOn w:val="Normal"/>
    <w:uiPriority w:val="99"/>
    <w:semiHidden/>
    <w:unhideWhenUsed/>
    <w:rsid w:val="00676EB8"/>
    <w:pPr>
      <w:keepNext/>
      <w:numPr>
        <w:ilvl w:val="8"/>
        <w:numId w:val="1"/>
      </w:numPr>
      <w:contextualSpacing/>
      <w:outlineLvl w:val="8"/>
    </w:pPr>
    <w:rPr>
      <w:rFonts w:ascii="Calibri" w:hAnsi="Calibri"/>
    </w:rPr>
  </w:style>
  <w:style w:type="paragraph" w:styleId="NoSpacing">
    <w:name w:val="No Spacing"/>
    <w:uiPriority w:val="1"/>
    <w:qFormat/>
    <w:rsid w:val="007729FA"/>
  </w:style>
  <w:style w:type="paragraph" w:styleId="Footer">
    <w:name w:val="footer"/>
    <w:basedOn w:val="Normal"/>
    <w:link w:val="FooterChar"/>
    <w:uiPriority w:val="99"/>
    <w:unhideWhenUsed/>
    <w:rsid w:val="00E97F60"/>
    <w:pPr>
      <w:tabs>
        <w:tab w:val="center" w:pos="4320"/>
        <w:tab w:val="right" w:pos="8640"/>
      </w:tabs>
    </w:pPr>
  </w:style>
  <w:style w:type="character" w:customStyle="1" w:styleId="FooterChar">
    <w:name w:val="Footer Char"/>
    <w:basedOn w:val="DefaultParagraphFont"/>
    <w:link w:val="Footer"/>
    <w:uiPriority w:val="99"/>
    <w:rsid w:val="00E97F60"/>
  </w:style>
  <w:style w:type="character" w:styleId="PageNumber">
    <w:name w:val="page number"/>
    <w:basedOn w:val="DefaultParagraphFont"/>
    <w:uiPriority w:val="99"/>
    <w:semiHidden/>
    <w:unhideWhenUsed/>
    <w:rsid w:val="00E97F60"/>
  </w:style>
  <w:style w:type="paragraph" w:styleId="ListParagraph">
    <w:name w:val="List Paragraph"/>
    <w:basedOn w:val="Normal"/>
    <w:uiPriority w:val="34"/>
    <w:qFormat/>
    <w:rsid w:val="003973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157809-2C73-EF47-828B-0F07D28A9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3</TotalTime>
  <Pages>18</Pages>
  <Words>46907</Words>
  <Characters>267376</Characters>
  <Application>Microsoft Macintosh Word</Application>
  <DocSecurity>0</DocSecurity>
  <Lines>2228</Lines>
  <Paragraphs>627</Paragraphs>
  <ScaleCrop>false</ScaleCrop>
  <Company/>
  <LinksUpToDate>false</LinksUpToDate>
  <CharactersWithSpaces>3136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au</dc:creator>
  <cp:keywords/>
  <dc:description/>
  <cp:lastModifiedBy>William Mau</cp:lastModifiedBy>
  <cp:revision>15</cp:revision>
  <dcterms:created xsi:type="dcterms:W3CDTF">2018-09-28T18:14:00Z</dcterms:created>
  <dcterms:modified xsi:type="dcterms:W3CDTF">2018-11-12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